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D7C13" w:rsidRPr="0002692C" w:rsidRDefault="00B75356" w:rsidP="00B75356">
      <w:pPr>
        <w:rPr>
          <w:lang w:val="en-US"/>
        </w:rPr>
      </w:pPr>
      <w:r>
        <w:t>Титульный</w:t>
      </w:r>
    </w:p>
    <w:p w:rsidR="00B75356" w:rsidRPr="0002692C" w:rsidRDefault="00B75356" w:rsidP="00B75356">
      <w:pPr>
        <w:spacing w:after="200" w:line="276" w:lineRule="auto"/>
        <w:ind w:firstLine="0"/>
        <w:rPr>
          <w:lang w:val="en-US"/>
        </w:rPr>
      </w:pPr>
      <w:r w:rsidRPr="0002692C">
        <w:rPr>
          <w:lang w:val="en-US"/>
        </w:rPr>
        <w:br w:type="page"/>
      </w:r>
    </w:p>
    <w:sdt>
      <w:sdtPr>
        <w:rPr>
          <w:rFonts w:ascii="Times New Roman" w:eastAsiaTheme="minorHAnsi" w:hAnsi="Times New Roman" w:cstheme="minorBidi"/>
          <w:b w:val="0"/>
          <w:bCs w:val="0"/>
          <w:color w:val="auto"/>
          <w:szCs w:val="22"/>
        </w:rPr>
        <w:id w:val="675002433"/>
        <w:docPartObj>
          <w:docPartGallery w:val="Table of Contents"/>
          <w:docPartUnique/>
        </w:docPartObj>
      </w:sdtPr>
      <w:sdtContent>
        <w:p w:rsidR="00B75356" w:rsidRPr="00B75356" w:rsidRDefault="00B75356">
          <w:pPr>
            <w:pStyle w:val="TOCHeading"/>
            <w:rPr>
              <w:lang w:val="en-US"/>
            </w:rPr>
          </w:pPr>
          <w:r>
            <w:t>Оглавление</w:t>
          </w:r>
        </w:p>
        <w:p w:rsidR="00DF3BAD" w:rsidRDefault="00B75356" w:rsidP="00DF3BAD">
          <w:pPr>
            <w:pStyle w:val="TOC1"/>
            <w:rPr>
              <w:noProof/>
            </w:rPr>
          </w:pPr>
          <w:r>
            <w:fldChar w:fldCharType="begin"/>
          </w:r>
          <w:r w:rsidRPr="00B75356">
            <w:rPr>
              <w:lang w:val="en-US"/>
            </w:rPr>
            <w:instrText xml:space="preserve"> TOC \o "1-3" \h \z \u </w:instrText>
          </w:r>
          <w:r>
            <w:fldChar w:fldCharType="separate"/>
          </w:r>
          <w:hyperlink w:anchor="_Toc419743954" w:history="1">
            <w:r w:rsidR="00DF3BAD" w:rsidRPr="003A435D">
              <w:rPr>
                <w:rStyle w:val="Hyperlink"/>
                <w:noProof/>
              </w:rPr>
              <w:t>1 теоретическая часть</w:t>
            </w:r>
            <w:r w:rsidR="00DF3BAD">
              <w:rPr>
                <w:noProof/>
                <w:webHidden/>
              </w:rPr>
              <w:tab/>
            </w:r>
            <w:r w:rsidR="00DF3BAD">
              <w:rPr>
                <w:noProof/>
                <w:webHidden/>
              </w:rPr>
              <w:fldChar w:fldCharType="begin"/>
            </w:r>
            <w:r w:rsidR="00DF3BAD">
              <w:rPr>
                <w:noProof/>
                <w:webHidden/>
              </w:rPr>
              <w:instrText xml:space="preserve"> PAGEREF _Toc419743954 \h </w:instrText>
            </w:r>
            <w:r w:rsidR="00DF3BAD">
              <w:rPr>
                <w:noProof/>
                <w:webHidden/>
              </w:rPr>
            </w:r>
            <w:r w:rsidR="00DF3BAD">
              <w:rPr>
                <w:noProof/>
                <w:webHidden/>
              </w:rPr>
              <w:fldChar w:fldCharType="separate"/>
            </w:r>
            <w:r w:rsidR="00DF3BAD">
              <w:rPr>
                <w:noProof/>
                <w:webHidden/>
              </w:rPr>
              <w:t>6</w:t>
            </w:r>
            <w:r w:rsidR="00DF3BAD">
              <w:rPr>
                <w:noProof/>
                <w:webHidden/>
              </w:rPr>
              <w:fldChar w:fldCharType="end"/>
            </w:r>
          </w:hyperlink>
        </w:p>
        <w:p w:rsidR="00DF3BAD" w:rsidRDefault="00DF3BAD">
          <w:pPr>
            <w:pStyle w:val="TOC2"/>
            <w:tabs>
              <w:tab w:val="right" w:leader="dot" w:pos="9628"/>
            </w:tabs>
            <w:rPr>
              <w:noProof/>
            </w:rPr>
          </w:pPr>
          <w:hyperlink w:anchor="_Toc419743955" w:history="1">
            <w:r w:rsidRPr="003A435D">
              <w:rPr>
                <w:rStyle w:val="Hyperlink"/>
                <w:noProof/>
              </w:rPr>
              <w:t>1.1 Техническое задание и его анализ</w:t>
            </w:r>
            <w:r>
              <w:rPr>
                <w:noProof/>
                <w:webHidden/>
              </w:rPr>
              <w:tab/>
            </w:r>
            <w:r>
              <w:rPr>
                <w:noProof/>
                <w:webHidden/>
              </w:rPr>
              <w:fldChar w:fldCharType="begin"/>
            </w:r>
            <w:r>
              <w:rPr>
                <w:noProof/>
                <w:webHidden/>
              </w:rPr>
              <w:instrText xml:space="preserve"> PAGEREF _Toc419743955 \h </w:instrText>
            </w:r>
            <w:r>
              <w:rPr>
                <w:noProof/>
                <w:webHidden/>
              </w:rPr>
            </w:r>
            <w:r>
              <w:rPr>
                <w:noProof/>
                <w:webHidden/>
              </w:rPr>
              <w:fldChar w:fldCharType="separate"/>
            </w:r>
            <w:r>
              <w:rPr>
                <w:noProof/>
                <w:webHidden/>
              </w:rPr>
              <w:t>6</w:t>
            </w:r>
            <w:r>
              <w:rPr>
                <w:noProof/>
                <w:webHidden/>
              </w:rPr>
              <w:fldChar w:fldCharType="end"/>
            </w:r>
          </w:hyperlink>
        </w:p>
        <w:p w:rsidR="00DF3BAD" w:rsidRDefault="00DF3BAD">
          <w:pPr>
            <w:pStyle w:val="TOC3"/>
            <w:tabs>
              <w:tab w:val="right" w:leader="dot" w:pos="9628"/>
            </w:tabs>
            <w:rPr>
              <w:noProof/>
            </w:rPr>
          </w:pPr>
          <w:hyperlink w:anchor="_Toc419743956" w:history="1">
            <w:r w:rsidRPr="003A435D">
              <w:rPr>
                <w:rStyle w:val="Hyperlink"/>
                <w:noProof/>
              </w:rPr>
              <w:t>1.1.1 Введение</w:t>
            </w:r>
            <w:r>
              <w:rPr>
                <w:noProof/>
                <w:webHidden/>
              </w:rPr>
              <w:tab/>
            </w:r>
            <w:r>
              <w:rPr>
                <w:noProof/>
                <w:webHidden/>
              </w:rPr>
              <w:fldChar w:fldCharType="begin"/>
            </w:r>
            <w:r>
              <w:rPr>
                <w:noProof/>
                <w:webHidden/>
              </w:rPr>
              <w:instrText xml:space="preserve"> PAGEREF _Toc419743956 \h </w:instrText>
            </w:r>
            <w:r>
              <w:rPr>
                <w:noProof/>
                <w:webHidden/>
              </w:rPr>
            </w:r>
            <w:r>
              <w:rPr>
                <w:noProof/>
                <w:webHidden/>
              </w:rPr>
              <w:fldChar w:fldCharType="separate"/>
            </w:r>
            <w:r>
              <w:rPr>
                <w:noProof/>
                <w:webHidden/>
              </w:rPr>
              <w:t>6</w:t>
            </w:r>
            <w:r>
              <w:rPr>
                <w:noProof/>
                <w:webHidden/>
              </w:rPr>
              <w:fldChar w:fldCharType="end"/>
            </w:r>
          </w:hyperlink>
        </w:p>
        <w:p w:rsidR="00DF3BAD" w:rsidRDefault="00DF3BAD">
          <w:pPr>
            <w:pStyle w:val="TOC3"/>
            <w:tabs>
              <w:tab w:val="right" w:leader="dot" w:pos="9628"/>
            </w:tabs>
            <w:rPr>
              <w:noProof/>
            </w:rPr>
          </w:pPr>
          <w:hyperlink w:anchor="_Toc419743957" w:history="1">
            <w:r w:rsidRPr="003A435D">
              <w:rPr>
                <w:rStyle w:val="Hyperlink"/>
                <w:noProof/>
              </w:rPr>
              <w:t>1.1.2 Назначение разработки</w:t>
            </w:r>
            <w:r>
              <w:rPr>
                <w:noProof/>
                <w:webHidden/>
              </w:rPr>
              <w:tab/>
            </w:r>
            <w:r>
              <w:rPr>
                <w:noProof/>
                <w:webHidden/>
              </w:rPr>
              <w:fldChar w:fldCharType="begin"/>
            </w:r>
            <w:r>
              <w:rPr>
                <w:noProof/>
                <w:webHidden/>
              </w:rPr>
              <w:instrText xml:space="preserve"> PAGEREF _Toc419743957 \h </w:instrText>
            </w:r>
            <w:r>
              <w:rPr>
                <w:noProof/>
                <w:webHidden/>
              </w:rPr>
            </w:r>
            <w:r>
              <w:rPr>
                <w:noProof/>
                <w:webHidden/>
              </w:rPr>
              <w:fldChar w:fldCharType="separate"/>
            </w:r>
            <w:r>
              <w:rPr>
                <w:noProof/>
                <w:webHidden/>
              </w:rPr>
              <w:t>6</w:t>
            </w:r>
            <w:r>
              <w:rPr>
                <w:noProof/>
                <w:webHidden/>
              </w:rPr>
              <w:fldChar w:fldCharType="end"/>
            </w:r>
          </w:hyperlink>
        </w:p>
        <w:p w:rsidR="00DF3BAD" w:rsidRDefault="00DF3BAD">
          <w:pPr>
            <w:pStyle w:val="TOC3"/>
            <w:tabs>
              <w:tab w:val="right" w:leader="dot" w:pos="9628"/>
            </w:tabs>
            <w:rPr>
              <w:noProof/>
            </w:rPr>
          </w:pPr>
          <w:hyperlink w:anchor="_Toc419743958" w:history="1">
            <w:r w:rsidRPr="003A435D">
              <w:rPr>
                <w:rStyle w:val="Hyperlink"/>
                <w:noProof/>
              </w:rPr>
              <w:t>1.1.3 Требования к программе</w:t>
            </w:r>
            <w:r>
              <w:rPr>
                <w:noProof/>
                <w:webHidden/>
              </w:rPr>
              <w:tab/>
            </w:r>
            <w:r>
              <w:rPr>
                <w:noProof/>
                <w:webHidden/>
              </w:rPr>
              <w:fldChar w:fldCharType="begin"/>
            </w:r>
            <w:r>
              <w:rPr>
                <w:noProof/>
                <w:webHidden/>
              </w:rPr>
              <w:instrText xml:space="preserve"> PAGEREF _Toc419743958 \h </w:instrText>
            </w:r>
            <w:r>
              <w:rPr>
                <w:noProof/>
                <w:webHidden/>
              </w:rPr>
            </w:r>
            <w:r>
              <w:rPr>
                <w:noProof/>
                <w:webHidden/>
              </w:rPr>
              <w:fldChar w:fldCharType="separate"/>
            </w:r>
            <w:r>
              <w:rPr>
                <w:noProof/>
                <w:webHidden/>
              </w:rPr>
              <w:t>7</w:t>
            </w:r>
            <w:r>
              <w:rPr>
                <w:noProof/>
                <w:webHidden/>
              </w:rPr>
              <w:fldChar w:fldCharType="end"/>
            </w:r>
          </w:hyperlink>
        </w:p>
        <w:p w:rsidR="00DF3BAD" w:rsidRDefault="00DF3BAD">
          <w:pPr>
            <w:pStyle w:val="TOC3"/>
            <w:tabs>
              <w:tab w:val="right" w:leader="dot" w:pos="9628"/>
            </w:tabs>
            <w:rPr>
              <w:noProof/>
            </w:rPr>
          </w:pPr>
          <w:hyperlink w:anchor="_Toc419743959" w:history="1">
            <w:r w:rsidRPr="003A435D">
              <w:rPr>
                <w:rStyle w:val="Hyperlink"/>
                <w:noProof/>
              </w:rPr>
              <w:t>1.1.4 Требования к информационной и программной совместимости</w:t>
            </w:r>
            <w:r>
              <w:rPr>
                <w:noProof/>
                <w:webHidden/>
              </w:rPr>
              <w:tab/>
            </w:r>
            <w:r>
              <w:rPr>
                <w:noProof/>
                <w:webHidden/>
              </w:rPr>
              <w:fldChar w:fldCharType="begin"/>
            </w:r>
            <w:r>
              <w:rPr>
                <w:noProof/>
                <w:webHidden/>
              </w:rPr>
              <w:instrText xml:space="preserve"> PAGEREF _Toc419743959 \h </w:instrText>
            </w:r>
            <w:r>
              <w:rPr>
                <w:noProof/>
                <w:webHidden/>
              </w:rPr>
            </w:r>
            <w:r>
              <w:rPr>
                <w:noProof/>
                <w:webHidden/>
              </w:rPr>
              <w:fldChar w:fldCharType="separate"/>
            </w:r>
            <w:r>
              <w:rPr>
                <w:noProof/>
                <w:webHidden/>
              </w:rPr>
              <w:t>9</w:t>
            </w:r>
            <w:r>
              <w:rPr>
                <w:noProof/>
                <w:webHidden/>
              </w:rPr>
              <w:fldChar w:fldCharType="end"/>
            </w:r>
          </w:hyperlink>
        </w:p>
        <w:p w:rsidR="00DF3BAD" w:rsidRDefault="00DF3BAD">
          <w:pPr>
            <w:pStyle w:val="TOC3"/>
            <w:tabs>
              <w:tab w:val="right" w:leader="dot" w:pos="9628"/>
            </w:tabs>
            <w:rPr>
              <w:noProof/>
            </w:rPr>
          </w:pPr>
          <w:hyperlink w:anchor="_Toc419743960" w:history="1">
            <w:r w:rsidRPr="003A435D">
              <w:rPr>
                <w:rStyle w:val="Hyperlink"/>
                <w:noProof/>
              </w:rPr>
              <w:t>1.1.5 Требования к программной документации</w:t>
            </w:r>
            <w:r>
              <w:rPr>
                <w:noProof/>
                <w:webHidden/>
              </w:rPr>
              <w:tab/>
            </w:r>
            <w:r>
              <w:rPr>
                <w:noProof/>
                <w:webHidden/>
              </w:rPr>
              <w:fldChar w:fldCharType="begin"/>
            </w:r>
            <w:r>
              <w:rPr>
                <w:noProof/>
                <w:webHidden/>
              </w:rPr>
              <w:instrText xml:space="preserve"> PAGEREF _Toc419743960 \h </w:instrText>
            </w:r>
            <w:r>
              <w:rPr>
                <w:noProof/>
                <w:webHidden/>
              </w:rPr>
            </w:r>
            <w:r>
              <w:rPr>
                <w:noProof/>
                <w:webHidden/>
              </w:rPr>
              <w:fldChar w:fldCharType="separate"/>
            </w:r>
            <w:r>
              <w:rPr>
                <w:noProof/>
                <w:webHidden/>
              </w:rPr>
              <w:t>9</w:t>
            </w:r>
            <w:r>
              <w:rPr>
                <w:noProof/>
                <w:webHidden/>
              </w:rPr>
              <w:fldChar w:fldCharType="end"/>
            </w:r>
          </w:hyperlink>
        </w:p>
        <w:p w:rsidR="00DF3BAD" w:rsidRDefault="00DF3BAD">
          <w:pPr>
            <w:pStyle w:val="TOC3"/>
            <w:tabs>
              <w:tab w:val="right" w:leader="dot" w:pos="9628"/>
            </w:tabs>
            <w:rPr>
              <w:noProof/>
            </w:rPr>
          </w:pPr>
          <w:hyperlink w:anchor="_Toc419743961" w:history="1">
            <w:r w:rsidRPr="003A435D">
              <w:rPr>
                <w:rStyle w:val="Hyperlink"/>
                <w:noProof/>
              </w:rPr>
              <w:t>1.1.6 Технико-экономические показатели</w:t>
            </w:r>
            <w:r>
              <w:rPr>
                <w:noProof/>
                <w:webHidden/>
              </w:rPr>
              <w:tab/>
            </w:r>
            <w:r>
              <w:rPr>
                <w:noProof/>
                <w:webHidden/>
              </w:rPr>
              <w:fldChar w:fldCharType="begin"/>
            </w:r>
            <w:r>
              <w:rPr>
                <w:noProof/>
                <w:webHidden/>
              </w:rPr>
              <w:instrText xml:space="preserve"> PAGEREF _Toc419743961 \h </w:instrText>
            </w:r>
            <w:r>
              <w:rPr>
                <w:noProof/>
                <w:webHidden/>
              </w:rPr>
            </w:r>
            <w:r>
              <w:rPr>
                <w:noProof/>
                <w:webHidden/>
              </w:rPr>
              <w:fldChar w:fldCharType="separate"/>
            </w:r>
            <w:r>
              <w:rPr>
                <w:noProof/>
                <w:webHidden/>
              </w:rPr>
              <w:t>10</w:t>
            </w:r>
            <w:r>
              <w:rPr>
                <w:noProof/>
                <w:webHidden/>
              </w:rPr>
              <w:fldChar w:fldCharType="end"/>
            </w:r>
          </w:hyperlink>
        </w:p>
        <w:p w:rsidR="00DF3BAD" w:rsidRDefault="00DF3BAD">
          <w:pPr>
            <w:pStyle w:val="TOC3"/>
            <w:tabs>
              <w:tab w:val="right" w:leader="dot" w:pos="9628"/>
            </w:tabs>
            <w:rPr>
              <w:noProof/>
            </w:rPr>
          </w:pPr>
          <w:hyperlink w:anchor="_Toc419743962" w:history="1">
            <w:r w:rsidRPr="003A435D">
              <w:rPr>
                <w:rStyle w:val="Hyperlink"/>
                <w:noProof/>
              </w:rPr>
              <w:t>1.1.7 Стадии и этапы разработки</w:t>
            </w:r>
            <w:r>
              <w:rPr>
                <w:noProof/>
                <w:webHidden/>
              </w:rPr>
              <w:tab/>
            </w:r>
            <w:r>
              <w:rPr>
                <w:noProof/>
                <w:webHidden/>
              </w:rPr>
              <w:fldChar w:fldCharType="begin"/>
            </w:r>
            <w:r>
              <w:rPr>
                <w:noProof/>
                <w:webHidden/>
              </w:rPr>
              <w:instrText xml:space="preserve"> PAGEREF _Toc419743962 \h </w:instrText>
            </w:r>
            <w:r>
              <w:rPr>
                <w:noProof/>
                <w:webHidden/>
              </w:rPr>
            </w:r>
            <w:r>
              <w:rPr>
                <w:noProof/>
                <w:webHidden/>
              </w:rPr>
              <w:fldChar w:fldCharType="separate"/>
            </w:r>
            <w:r>
              <w:rPr>
                <w:noProof/>
                <w:webHidden/>
              </w:rPr>
              <w:t>10</w:t>
            </w:r>
            <w:r>
              <w:rPr>
                <w:noProof/>
                <w:webHidden/>
              </w:rPr>
              <w:fldChar w:fldCharType="end"/>
            </w:r>
          </w:hyperlink>
        </w:p>
        <w:p w:rsidR="00DF3BAD" w:rsidRDefault="00DF3BAD">
          <w:pPr>
            <w:pStyle w:val="TOC3"/>
            <w:tabs>
              <w:tab w:val="right" w:leader="dot" w:pos="9628"/>
            </w:tabs>
            <w:rPr>
              <w:noProof/>
            </w:rPr>
          </w:pPr>
          <w:hyperlink w:anchor="_Toc419743963" w:history="1">
            <w:r w:rsidRPr="003A435D">
              <w:rPr>
                <w:rStyle w:val="Hyperlink"/>
                <w:noProof/>
              </w:rPr>
              <w:t>1.1.8 Порядок контроля и приемки</w:t>
            </w:r>
            <w:r>
              <w:rPr>
                <w:noProof/>
                <w:webHidden/>
              </w:rPr>
              <w:tab/>
            </w:r>
            <w:r>
              <w:rPr>
                <w:noProof/>
                <w:webHidden/>
              </w:rPr>
              <w:fldChar w:fldCharType="begin"/>
            </w:r>
            <w:r>
              <w:rPr>
                <w:noProof/>
                <w:webHidden/>
              </w:rPr>
              <w:instrText xml:space="preserve"> PAGEREF _Toc419743963 \h </w:instrText>
            </w:r>
            <w:r>
              <w:rPr>
                <w:noProof/>
                <w:webHidden/>
              </w:rPr>
            </w:r>
            <w:r>
              <w:rPr>
                <w:noProof/>
                <w:webHidden/>
              </w:rPr>
              <w:fldChar w:fldCharType="separate"/>
            </w:r>
            <w:r>
              <w:rPr>
                <w:noProof/>
                <w:webHidden/>
              </w:rPr>
              <w:t>10</w:t>
            </w:r>
            <w:r>
              <w:rPr>
                <w:noProof/>
                <w:webHidden/>
              </w:rPr>
              <w:fldChar w:fldCharType="end"/>
            </w:r>
          </w:hyperlink>
        </w:p>
        <w:p w:rsidR="00DF3BAD" w:rsidRDefault="00DF3BAD">
          <w:pPr>
            <w:pStyle w:val="TOC2"/>
            <w:tabs>
              <w:tab w:val="right" w:leader="dot" w:pos="9628"/>
            </w:tabs>
            <w:rPr>
              <w:noProof/>
            </w:rPr>
          </w:pPr>
          <w:hyperlink w:anchor="_Toc419743964" w:history="1">
            <w:r w:rsidRPr="003A435D">
              <w:rPr>
                <w:rStyle w:val="Hyperlink"/>
                <w:noProof/>
              </w:rPr>
              <w:t>1.2 Анализ технического задания</w:t>
            </w:r>
            <w:r>
              <w:rPr>
                <w:noProof/>
                <w:webHidden/>
              </w:rPr>
              <w:tab/>
            </w:r>
            <w:r>
              <w:rPr>
                <w:noProof/>
                <w:webHidden/>
              </w:rPr>
              <w:fldChar w:fldCharType="begin"/>
            </w:r>
            <w:r>
              <w:rPr>
                <w:noProof/>
                <w:webHidden/>
              </w:rPr>
              <w:instrText xml:space="preserve"> PAGEREF _Toc419743964 \h </w:instrText>
            </w:r>
            <w:r>
              <w:rPr>
                <w:noProof/>
                <w:webHidden/>
              </w:rPr>
            </w:r>
            <w:r>
              <w:rPr>
                <w:noProof/>
                <w:webHidden/>
              </w:rPr>
              <w:fldChar w:fldCharType="separate"/>
            </w:r>
            <w:r>
              <w:rPr>
                <w:noProof/>
                <w:webHidden/>
              </w:rPr>
              <w:t>10</w:t>
            </w:r>
            <w:r>
              <w:rPr>
                <w:noProof/>
                <w:webHidden/>
              </w:rPr>
              <w:fldChar w:fldCharType="end"/>
            </w:r>
          </w:hyperlink>
        </w:p>
        <w:p w:rsidR="00DF3BAD" w:rsidRDefault="00DF3BAD">
          <w:pPr>
            <w:pStyle w:val="TOC2"/>
            <w:tabs>
              <w:tab w:val="right" w:leader="dot" w:pos="9628"/>
            </w:tabs>
            <w:rPr>
              <w:noProof/>
            </w:rPr>
          </w:pPr>
          <w:hyperlink w:anchor="_Toc419743965" w:history="1">
            <w:r w:rsidRPr="003A435D">
              <w:rPr>
                <w:rStyle w:val="Hyperlink"/>
                <w:noProof/>
              </w:rPr>
              <w:t>1.3 Выбор инструментальных средств</w:t>
            </w:r>
            <w:r>
              <w:rPr>
                <w:noProof/>
                <w:webHidden/>
              </w:rPr>
              <w:tab/>
            </w:r>
            <w:r>
              <w:rPr>
                <w:noProof/>
                <w:webHidden/>
              </w:rPr>
              <w:fldChar w:fldCharType="begin"/>
            </w:r>
            <w:r>
              <w:rPr>
                <w:noProof/>
                <w:webHidden/>
              </w:rPr>
              <w:instrText xml:space="preserve"> PAGEREF _Toc419743965 \h </w:instrText>
            </w:r>
            <w:r>
              <w:rPr>
                <w:noProof/>
                <w:webHidden/>
              </w:rPr>
            </w:r>
            <w:r>
              <w:rPr>
                <w:noProof/>
                <w:webHidden/>
              </w:rPr>
              <w:fldChar w:fldCharType="separate"/>
            </w:r>
            <w:r>
              <w:rPr>
                <w:noProof/>
                <w:webHidden/>
              </w:rPr>
              <w:t>10</w:t>
            </w:r>
            <w:r>
              <w:rPr>
                <w:noProof/>
                <w:webHidden/>
              </w:rPr>
              <w:fldChar w:fldCharType="end"/>
            </w:r>
          </w:hyperlink>
        </w:p>
        <w:p w:rsidR="00B75356" w:rsidRPr="00B75356" w:rsidRDefault="00B75356">
          <w:pPr>
            <w:rPr>
              <w:lang w:val="en-US"/>
            </w:rPr>
          </w:pPr>
          <w:r>
            <w:fldChar w:fldCharType="end"/>
          </w:r>
        </w:p>
      </w:sdtContent>
    </w:sdt>
    <w:p w:rsidR="00B75356" w:rsidRDefault="00B75356">
      <w:pPr>
        <w:spacing w:after="200" w:line="276" w:lineRule="auto"/>
        <w:ind w:firstLine="0"/>
        <w:rPr>
          <w:lang w:val="en-US"/>
        </w:rPr>
      </w:pPr>
      <w:r>
        <w:rPr>
          <w:lang w:val="en-US"/>
        </w:rPr>
        <w:br w:type="page"/>
      </w:r>
    </w:p>
    <w:p w:rsidR="00B75356" w:rsidRPr="00B75356" w:rsidRDefault="00B75356" w:rsidP="00B75356">
      <w:pPr>
        <w:pStyle w:val="Heading0"/>
      </w:pPr>
      <w:r w:rsidRPr="00B75356">
        <w:lastRenderedPageBreak/>
        <w:t>ВВЕДЕНИЕ</w:t>
      </w:r>
    </w:p>
    <w:p w:rsidR="0002692C" w:rsidRPr="0002692C" w:rsidRDefault="0002692C" w:rsidP="0002692C">
      <w:r w:rsidRPr="0002692C">
        <w:t>В настоящее время интернет-технологии позволяют обмениваться информацией друг с другом с большой скоростью. Несмотря на высокую развитость технологий, подавляющее большинство подходов к обеспечению синхронизации текста между людьми всё так же остается весьма примитивными: основным способом является простая передача копий файлов.</w:t>
      </w:r>
    </w:p>
    <w:p w:rsidR="0002692C" w:rsidRPr="0002692C" w:rsidRDefault="0002692C" w:rsidP="0002692C">
      <w:r w:rsidRPr="0002692C">
        <w:t>Данный способ имеет множество недостатков, например каждый раз когда необходимо поделиться новой версией файла, автор передает копию текущего состояния документа и таких копий может накопиться со временем большое количество. Такой подход вносит путаницу и потребность в тщательном контроле над различными версиями файлов.</w:t>
      </w:r>
    </w:p>
    <w:p w:rsidR="00B75356" w:rsidRPr="0002692C" w:rsidRDefault="0002692C" w:rsidP="0002692C">
      <w:r w:rsidRPr="0002692C">
        <w:t>К счастью, существует альтернативный подход, который заключается в синхронизации текста между пользователями программы в режиме реального времени, который освободит от необходимости пересылки копий файлов, даст возможность редактировать один и тот же текст двум или более людям.</w:t>
      </w:r>
    </w:p>
    <w:p w:rsidR="0002692C" w:rsidRDefault="00C22EB0" w:rsidP="0002692C">
      <w:r w:rsidRPr="00C22EB0">
        <w:t>Задача написания и редактирования текстов одновременно несколькими пользователями сегодня является весьма актуальной. Этот факт ярко подтверждается тем, что на сегодняшний день существуют такие интернет-сервисы, как «Google Docs». «Google Docs», или «Документы Google» — это бесплатный онлайн-офис, который включает текстовый процессор, раз</w:t>
      </w:r>
      <w:r>
        <w:t xml:space="preserve">рабатываемый компанией Google </w:t>
      </w:r>
      <w:r>
        <w:fldChar w:fldCharType="begin" w:fldLock="1"/>
      </w:r>
      <w:r w:rsidR="00DF3BAD">
        <w:instrText>ADDIN CSL_CITATION { "citationItems" : [ { "id" : "ITEM-1", "itemData" : { "URL" : "https://ru.wikipedia.org/wiki/Google_Docs", "accessed" : { "date-parts" : [ [ "2015", "5", "18" ] ] }, "id" : "ITEM-1", "issued" : { "date-parts" : [ [ "0" ] ] }, "title" : "\u0414\u043e\u043a\u0443\u043c\u0435\u043d\u0442\u044b Google", "type" : "webpage" }, "uris" : [ "http://www.mendeley.com/documents/?uuid=a2c7a3fd-787c-4f29-9879-8c795fbc3797" ] } ], "mendeley" : { "formattedCitation" : "[1]", "plainTextFormattedCitation" : "[1]", "previouslyFormattedCitation" : "[1]" }, "properties" : { "noteIndex" : 0 }, "schema" : "https://github.com/citation-style-language/schema/raw/master/csl-citation.json" }</w:instrText>
      </w:r>
      <w:r>
        <w:fldChar w:fldCharType="separate"/>
      </w:r>
      <w:r w:rsidRPr="00C22EB0">
        <w:rPr>
          <w:noProof/>
        </w:rPr>
        <w:t>[1]</w:t>
      </w:r>
      <w:r>
        <w:fldChar w:fldCharType="end"/>
      </w:r>
      <w:r w:rsidRPr="00C22EB0">
        <w:t>.</w:t>
      </w:r>
    </w:p>
    <w:p w:rsidR="00C22EB0" w:rsidRDefault="00C22EB0" w:rsidP="0002692C">
      <w:r w:rsidRPr="00C22EB0">
        <w:t xml:space="preserve">Несмотря на все преимущества, такие сервисы, как «Google Docs» обладают одним серьезным недостатком: чтобы воспользоваться данной услугой все пользователи должны иметь стабильный доступ к глобальной сети Интернет, а также возможность пользоваться продуктами компании «Google». Однако участники редактирования документа могут находиться в одном помещении (например, коллектив офисных сотрудников) и при этом по каким-либо причинам не иметь доступа к сервису «Google Docs» (в том числе, при нахождении на тех территориях, где доступ к продуктам «Google» </w:t>
      </w:r>
      <w:r w:rsidRPr="00C22EB0">
        <w:lastRenderedPageBreak/>
        <w:t>заблокирован, например Китай). В данном случае, существование локальной сети между пользователями не является достаточным условием организации совместного редактирования текста. Такая ситуация может возникнуть в случае, если участники редактирования документа находятся в дороге (в таком случае трудно обеспечить постоянный доступ во Всемирную сеть), или же когда качество предоставления доступа в Интернет является невысоким, в связи с чем связь осуществляется нестабильно.</w:t>
      </w:r>
    </w:p>
    <w:p w:rsidR="00C22EB0" w:rsidRDefault="00C22EB0" w:rsidP="00C22EB0">
      <w:r w:rsidRPr="00C22EB0">
        <w:t xml:space="preserve">Описанная выше проблема ставит перед нами необходимость создания такого программного обеспечения, которое бы позволило осуществлять совместное редактирование текстов, но было бы лишено недостатков существующих ныне аналогов. </w:t>
      </w:r>
    </w:p>
    <w:p w:rsidR="00C22EB0" w:rsidRDefault="00C22EB0" w:rsidP="00C22EB0">
      <w:r>
        <w:t>Следовательно, целью данной работы является реализация системы совместного редактирования текстов в режиме реального времени, работающая в локальной сети. Задачи, которые позволят достигнуть указанной цели, следующие:</w:t>
      </w:r>
    </w:p>
    <w:p w:rsidR="00C22EB0" w:rsidRPr="00C22EB0" w:rsidRDefault="00C22EB0" w:rsidP="00DF3BAD">
      <w:pPr>
        <w:pStyle w:val="ListParagraph"/>
      </w:pPr>
      <w:r w:rsidRPr="00C22EB0">
        <w:t>Изучить существующие программные средства и подходы к организаци</w:t>
      </w:r>
      <w:r>
        <w:t xml:space="preserve">и </w:t>
      </w:r>
      <w:r w:rsidRPr="00C22EB0">
        <w:t>совместной работы;</w:t>
      </w:r>
    </w:p>
    <w:p w:rsidR="00C22EB0" w:rsidRPr="00C22EB0" w:rsidRDefault="00C22EB0" w:rsidP="00DF3BAD">
      <w:pPr>
        <w:pStyle w:val="ListParagraph"/>
      </w:pPr>
      <w:r w:rsidRPr="00C22EB0">
        <w:t xml:space="preserve">Спроектировать программное обеспечение, направленное на совместного редактирования текстов; </w:t>
      </w:r>
    </w:p>
    <w:p w:rsidR="00C22EB0" w:rsidRPr="00C22EB0" w:rsidRDefault="00C22EB0" w:rsidP="00DF3BAD">
      <w:pPr>
        <w:pStyle w:val="ListParagraph"/>
      </w:pPr>
      <w:r w:rsidRPr="00C22EB0">
        <w:t xml:space="preserve">Реализовать программный продукт; </w:t>
      </w:r>
    </w:p>
    <w:p w:rsidR="00C22EB0" w:rsidRPr="00C22EB0" w:rsidRDefault="00C22EB0" w:rsidP="00DF3BAD">
      <w:pPr>
        <w:pStyle w:val="ListParagraph"/>
      </w:pPr>
      <w:r w:rsidRPr="00C22EB0">
        <w:t>Описать созданное ПО.</w:t>
      </w:r>
    </w:p>
    <w:p w:rsidR="00C22EB0" w:rsidRDefault="00C22EB0" w:rsidP="00C22EB0">
      <w:r w:rsidRPr="00C22EB0">
        <w:rPr>
          <w:b/>
        </w:rPr>
        <w:t>Объектом</w:t>
      </w:r>
      <w:r>
        <w:t xml:space="preserve"> данной работы является программное обеспечение, созданное с целью поддержки взаимодействия между людьми, совместно работающими над решением общих задач (программное обеспечение совместной работы). </w:t>
      </w:r>
      <w:r w:rsidRPr="00C22EB0">
        <w:rPr>
          <w:b/>
        </w:rPr>
        <w:t>Предметом</w:t>
      </w:r>
      <w:r>
        <w:t xml:space="preserve"> дипломного проекта является программное обеспечение совместной работы для редактирования текста.</w:t>
      </w:r>
    </w:p>
    <w:p w:rsidR="00C22EB0" w:rsidRDefault="00C22EB0" w:rsidP="00C22EB0">
      <w:r>
        <w:t>Техническое задание на программный продукт включает в себя следующие требования:</w:t>
      </w:r>
    </w:p>
    <w:p w:rsidR="00C22EB0" w:rsidRPr="009248A3" w:rsidRDefault="00C22EB0" w:rsidP="009248A3">
      <w:pPr>
        <w:pStyle w:val="ListParagraph"/>
        <w:numPr>
          <w:ilvl w:val="0"/>
          <w:numId w:val="22"/>
        </w:numPr>
      </w:pPr>
      <w:r w:rsidRPr="009248A3">
        <w:lastRenderedPageBreak/>
        <w:t xml:space="preserve">Реализация программного обеспечения для синхронизации текста в автоматическом режиме без ограничений на стандартные возможности редактора текста; </w:t>
      </w:r>
    </w:p>
    <w:p w:rsidR="00C22EB0" w:rsidRPr="009248A3" w:rsidRDefault="00C22EB0" w:rsidP="009248A3">
      <w:pPr>
        <w:pStyle w:val="ListParagraph"/>
      </w:pPr>
      <w:r w:rsidRPr="009248A3">
        <w:t>Поддержка модульности исходного кода с целью его максимальной портируемости между различными редакторами;</w:t>
      </w:r>
    </w:p>
    <w:p w:rsidR="00C22EB0" w:rsidRPr="009248A3" w:rsidRDefault="00C22EB0" w:rsidP="009248A3">
      <w:pPr>
        <w:pStyle w:val="ListParagraph"/>
      </w:pPr>
      <w:r w:rsidRPr="009248A3">
        <w:t>Возможность поиска компьютеров в локальной сети, ожидающих входящие подключения.</w:t>
      </w:r>
    </w:p>
    <w:p w:rsidR="00C22EB0" w:rsidRDefault="00C22EB0" w:rsidP="00C22EB0">
      <w:r>
        <w:t>В качестве языка программирования выбран язык программирования Python, поскольку он является поддерживаемым языком написания дополнительных плагинов к целому семейству различных популярных бесплатных текстовых редакторов: Vim, Emacs, Sublime Text, gedit, Spyder IDE, LibreOffice Writer. В качестве текстового редактора выбран Sublime Text в связи с предпочтением автора.</w:t>
      </w:r>
    </w:p>
    <w:p w:rsidR="00C22EB0" w:rsidRDefault="00C22EB0" w:rsidP="00C22EB0">
      <w:r>
        <w:t>Данный дипломный проект направлен на то, чтобы усовершенствовать существующую технологию редактирования документов, создав возможность совместной работы над одним текстом в рамках одной сети, что позволит повысить качество взаимодействия между людьми.</w:t>
      </w:r>
    </w:p>
    <w:p w:rsidR="00C22EB0" w:rsidRDefault="00C22EB0" w:rsidP="00C22EB0">
      <w:pPr>
        <w:pStyle w:val="Heading1"/>
      </w:pPr>
      <w:bookmarkStart w:id="0" w:name="_Toc419743954"/>
      <w:r>
        <w:lastRenderedPageBreak/>
        <w:t>теоретическая часть</w:t>
      </w:r>
      <w:bookmarkEnd w:id="0"/>
    </w:p>
    <w:p w:rsidR="00C22EB0" w:rsidRDefault="00C22EB0" w:rsidP="00C22EB0">
      <w:pPr>
        <w:pStyle w:val="Heading2"/>
      </w:pPr>
      <w:bookmarkStart w:id="1" w:name="_Toc419743955"/>
      <w:r>
        <w:t>Техническое задание и его анализ</w:t>
      </w:r>
      <w:bookmarkEnd w:id="1"/>
    </w:p>
    <w:p w:rsidR="00C22EB0" w:rsidRDefault="00C22EB0" w:rsidP="00C22EB0">
      <w:pPr>
        <w:pStyle w:val="Heading3"/>
      </w:pPr>
      <w:bookmarkStart w:id="2" w:name="_Toc419743956"/>
      <w:r>
        <w:t>Введение</w:t>
      </w:r>
      <w:bookmarkEnd w:id="2"/>
    </w:p>
    <w:p w:rsidR="00C22EB0" w:rsidRDefault="00C22EB0" w:rsidP="00C22EB0">
      <w:pPr>
        <w:pStyle w:val="Heading4"/>
        <w:rPr>
          <w:lang w:val="en-US"/>
        </w:rPr>
      </w:pPr>
      <w:r>
        <w:t>Наименование продукта</w:t>
      </w:r>
    </w:p>
    <w:p w:rsidR="00C22EB0" w:rsidRDefault="00C22EB0" w:rsidP="00C22EB0">
      <w:pPr>
        <w:rPr>
          <w:lang w:val="en-US"/>
        </w:rPr>
      </w:pPr>
      <w:r w:rsidRPr="00C22EB0">
        <w:t>В данном документе создаваемая информационная система имеет полное наименование — «</w:t>
      </w:r>
      <w:r w:rsidRPr="00C22EB0">
        <w:rPr>
          <w:lang w:val="en-US"/>
        </w:rPr>
        <w:t>Collaboration</w:t>
      </w:r>
      <w:r w:rsidRPr="00C22EB0">
        <w:t>» (в дальнейшем именуемая просто «программа»). Информационную</w:t>
      </w:r>
      <w:r w:rsidRPr="00C22EB0">
        <w:rPr>
          <w:lang w:val="en-US"/>
        </w:rPr>
        <w:t xml:space="preserve"> </w:t>
      </w:r>
      <w:r w:rsidRPr="00C22EB0">
        <w:t>систему</w:t>
      </w:r>
      <w:r w:rsidRPr="00C22EB0">
        <w:rPr>
          <w:lang w:val="en-US"/>
        </w:rPr>
        <w:t xml:space="preserve"> «Collaboration» </w:t>
      </w:r>
      <w:r w:rsidRPr="009248A3">
        <w:t>допускается</w:t>
      </w:r>
      <w:r w:rsidRPr="00C22EB0">
        <w:rPr>
          <w:lang w:val="en-US"/>
        </w:rPr>
        <w:t xml:space="preserve"> </w:t>
      </w:r>
      <w:r w:rsidRPr="009248A3">
        <w:t>именовать</w:t>
      </w:r>
      <w:r w:rsidRPr="00C22EB0">
        <w:rPr>
          <w:lang w:val="en-US"/>
        </w:rPr>
        <w:t xml:space="preserve"> </w:t>
      </w:r>
      <w:r w:rsidRPr="009248A3">
        <w:t>Система</w:t>
      </w:r>
      <w:r w:rsidRPr="00C22EB0">
        <w:rPr>
          <w:lang w:val="en-US"/>
        </w:rPr>
        <w:t xml:space="preserve"> </w:t>
      </w:r>
      <w:r w:rsidRPr="009248A3">
        <w:t>совместного</w:t>
      </w:r>
      <w:r w:rsidRPr="00C22EB0">
        <w:rPr>
          <w:lang w:val="en-US"/>
        </w:rPr>
        <w:t xml:space="preserve"> </w:t>
      </w:r>
      <w:r w:rsidRPr="009248A3">
        <w:t>редактирования</w:t>
      </w:r>
      <w:r w:rsidRPr="00C22EB0">
        <w:rPr>
          <w:lang w:val="en-US"/>
        </w:rPr>
        <w:t xml:space="preserve"> </w:t>
      </w:r>
      <w:r w:rsidRPr="009248A3">
        <w:t>текстов</w:t>
      </w:r>
      <w:r w:rsidRPr="00C22EB0">
        <w:rPr>
          <w:lang w:val="en-US"/>
        </w:rPr>
        <w:t>.</w:t>
      </w:r>
    </w:p>
    <w:p w:rsidR="00C22EB0" w:rsidRDefault="00C22EB0" w:rsidP="00C22EB0">
      <w:pPr>
        <w:pStyle w:val="Heading4"/>
      </w:pPr>
      <w:r>
        <w:t>Область применения</w:t>
      </w:r>
    </w:p>
    <w:p w:rsidR="00C22EB0" w:rsidRDefault="00C22EB0" w:rsidP="00C22EB0">
      <w:r w:rsidRPr="00C22EB0">
        <w:t>Предполагается использовать программу в ходе работы над текстовыми документами коллективом офисных сотрудников (например, программистов, либо писателей). При координации мозгового штурма нескольких удаленных пользователей или других организационных мероприятий. А так же при удаленном обучении (консультировании), когда необходим постоянный обмен редактируемого текста между учителем и слушателем с целью повышения интерактивности.</w:t>
      </w:r>
    </w:p>
    <w:p w:rsidR="00C22EB0" w:rsidRDefault="00C22EB0" w:rsidP="00C22EB0">
      <w:pPr>
        <w:pStyle w:val="Heading3"/>
      </w:pPr>
      <w:bookmarkStart w:id="3" w:name="_Toc419743957"/>
      <w:r>
        <w:t>Назначение разработки</w:t>
      </w:r>
      <w:bookmarkEnd w:id="3"/>
    </w:p>
    <w:p w:rsidR="00C22EB0" w:rsidRDefault="00C22EB0" w:rsidP="00C22EB0">
      <w:r>
        <w:t>Программный проект создается с целью предоставления пользователю возможности кооперативной работы над текстовыми документами.</w:t>
      </w:r>
    </w:p>
    <w:p w:rsidR="00C22EB0" w:rsidRDefault="00C22EB0" w:rsidP="00C22EB0">
      <w:r>
        <w:t>Создание информационной системы «Collaboration» должно обеспечить повышение эффективности работы офисных сотрудников за счет улучшения качества процесса взаимодействия между ними.</w:t>
      </w:r>
    </w:p>
    <w:p w:rsidR="00C22EB0" w:rsidRDefault="00C22EB0" w:rsidP="00C22EB0">
      <w:pPr>
        <w:pStyle w:val="Heading3"/>
      </w:pPr>
      <w:bookmarkStart w:id="4" w:name="_Toc419743958"/>
      <w:r>
        <w:lastRenderedPageBreak/>
        <w:t>Требования к программе</w:t>
      </w:r>
      <w:bookmarkEnd w:id="4"/>
    </w:p>
    <w:p w:rsidR="00C22EB0" w:rsidRDefault="00C22EB0" w:rsidP="00C22EB0">
      <w:pPr>
        <w:pStyle w:val="Heading4"/>
      </w:pPr>
      <w:r>
        <w:t>Специальные требования</w:t>
      </w:r>
    </w:p>
    <w:p w:rsidR="00C22EB0" w:rsidRDefault="00C22EB0" w:rsidP="00C22EB0">
      <w:r w:rsidRPr="00C22EB0">
        <w:t>Программа должна быть реализована в качестве расширения к текстовому редактору Sublime Text. Обладать относительно легкой переносимостью, поскольку в дальнейшем планируется увеличение количества поддерживаемых редакторов.</w:t>
      </w:r>
    </w:p>
    <w:p w:rsidR="00C22EB0" w:rsidRDefault="00C22EB0" w:rsidP="00C22EB0">
      <w:pPr>
        <w:pStyle w:val="Heading4"/>
      </w:pPr>
      <w:r w:rsidRPr="00C22EB0">
        <w:t>Требования к функциональным характеристикам</w:t>
      </w:r>
    </w:p>
    <w:p w:rsidR="00C22EB0" w:rsidRDefault="00C22EB0" w:rsidP="00C22EB0">
      <w:r>
        <w:t>Функциональные требования состоят из следующих пунктов:</w:t>
      </w:r>
    </w:p>
    <w:p w:rsidR="00C22EB0" w:rsidRDefault="00C22EB0" w:rsidP="00DF3BAD">
      <w:pPr>
        <w:pStyle w:val="a0"/>
      </w:pPr>
      <w:r w:rsidRPr="00C22EB0">
        <w:t>Автоматическая или полу-автоматическая синхронизация: пользователь должен как можно меньше времени тратить на синхронизацию с другими пользователями, при этом синхронизация не должна влиять и/или зависеть от стандартного функционала редактора.</w:t>
      </w:r>
    </w:p>
    <w:p w:rsidR="00C22EB0" w:rsidRDefault="00C22EB0" w:rsidP="00DF3BAD">
      <w:pPr>
        <w:pStyle w:val="a0"/>
      </w:pPr>
      <w:r w:rsidRPr="00C22EB0">
        <w:t>Синхронизация текста должна происходить непрерывно, вне зависимости от действий пользователя для того, чтобы постоянно поддерживать консистентное состояние системы.</w:t>
      </w:r>
    </w:p>
    <w:p w:rsidR="00C22EB0" w:rsidRDefault="00C22EB0" w:rsidP="00DF3BAD">
      <w:pPr>
        <w:pStyle w:val="a0"/>
      </w:pPr>
      <w:r w:rsidRPr="00C22EB0">
        <w:t>Наличие функциональной возможности поиска ожидающего подключения компьютера в локальной сети, т. е. должна быть возможность подключения двух компьютеров внутри локальной сети без использования пользователями IP адресов в явном виде.</w:t>
      </w:r>
    </w:p>
    <w:p w:rsidR="00C22EB0" w:rsidRDefault="00C22EB0" w:rsidP="00C22EB0">
      <w:pPr>
        <w:rPr>
          <w:b/>
        </w:rPr>
      </w:pPr>
      <w:r w:rsidRPr="00C22EB0">
        <w:rPr>
          <w:b/>
        </w:rPr>
        <w:t>Входные данные</w:t>
      </w:r>
    </w:p>
    <w:p w:rsidR="00C22EB0" w:rsidRDefault="00C22EB0" w:rsidP="00C22EB0">
      <w:r w:rsidRPr="00C22EB0">
        <w:t>Входными данными при работе через Всемирную сеть является строка подключения (состоящая из IP адреса компьютера и порта), с помощью которой пользователь может инициировать подключение к другому ожидающему компьютеру.</w:t>
      </w:r>
    </w:p>
    <w:p w:rsidR="00C22EB0" w:rsidRDefault="00C22EB0" w:rsidP="00C22EB0">
      <w:pPr>
        <w:pStyle w:val="Heading4"/>
      </w:pPr>
      <w:r>
        <w:lastRenderedPageBreak/>
        <w:t>Временные характеристики</w:t>
      </w:r>
    </w:p>
    <w:p w:rsidR="00C22EB0" w:rsidRDefault="00C22EB0" w:rsidP="00C22EB0">
      <w:r w:rsidRPr="00C22EB0">
        <w:t>Работа программы не должна заметно задерживать работу текстового редактора на компьютере с характеристиками: Intel® Core™ 2 Duo 3ГГц,</w:t>
      </w:r>
      <w:r>
        <w:t xml:space="preserve"> </w:t>
      </w:r>
      <w:r w:rsidRPr="00C22EB0">
        <w:t xml:space="preserve">4 ГБ ОЗУ или на компьютере с аналогичной конфигурацией под управлением ОС </w:t>
      </w:r>
      <w:r>
        <w:t>Ubuntu 14.04 и Windows 7</w:t>
      </w:r>
      <w:r w:rsidRPr="00C22EB0">
        <w:t>.</w:t>
      </w:r>
    </w:p>
    <w:p w:rsidR="00C22EB0" w:rsidRDefault="00C22EB0" w:rsidP="00C22EB0">
      <w:pPr>
        <w:pStyle w:val="Heading4"/>
      </w:pPr>
      <w:r w:rsidRPr="00C22EB0">
        <w:t>Прикладной программный интерфейс</w:t>
      </w:r>
    </w:p>
    <w:p w:rsidR="00C22EB0" w:rsidRDefault="00C22EB0" w:rsidP="00C22EB0">
      <w:r w:rsidRPr="00C22EB0">
        <w:t>Возможность синхронизации текста должна быть максимально инкапсулирована от API текстового редактора с целью дальнейшего портирования на Emacs, Vim, и др.</w:t>
      </w:r>
    </w:p>
    <w:p w:rsidR="00C22EB0" w:rsidRDefault="00C22EB0" w:rsidP="00C22EB0">
      <w:pPr>
        <w:pStyle w:val="Heading4"/>
      </w:pPr>
      <w:r>
        <w:t>Пользовательский интерфейс</w:t>
      </w:r>
    </w:p>
    <w:p w:rsidR="00C22EB0" w:rsidRDefault="00C22EB0" w:rsidP="00C22EB0">
      <w:r>
        <w:t>Возможность инициировать подключение должна предоставляться с помощью стандартных элементов управления текстового редактора. Пользователю должны быть доступны функции подключения, функции поиска ожидающих подключения компьютеров с помощью горячих клавиш.</w:t>
      </w:r>
    </w:p>
    <w:p w:rsidR="00C22EB0" w:rsidRDefault="00C22EB0" w:rsidP="00C22EB0">
      <w:r>
        <w:t>Также элементы управления должны быть доступны через «палитру команд» (Command Palette) текстового редактора Sublime Text посредством нажатия сочетания «Ctrl + Shift + P».</w:t>
      </w:r>
    </w:p>
    <w:p w:rsidR="00C22EB0" w:rsidRDefault="00C22EB0" w:rsidP="00C22EB0">
      <w:pPr>
        <w:pStyle w:val="Heading4"/>
      </w:pPr>
      <w:r>
        <w:t>Требования к надежности</w:t>
      </w:r>
    </w:p>
    <w:p w:rsidR="00C22EB0" w:rsidRPr="00DF3BAD" w:rsidRDefault="00C22EB0" w:rsidP="00DF3BAD">
      <w:r w:rsidRPr="00DF3BAD">
        <w:t>Общие требования к надежности подразделяются на два пункта:</w:t>
      </w:r>
    </w:p>
    <w:p w:rsidR="00C22EB0" w:rsidRPr="009248A3" w:rsidRDefault="00C22EB0" w:rsidP="009248A3">
      <w:pPr>
        <w:pStyle w:val="ListParagraph"/>
        <w:numPr>
          <w:ilvl w:val="0"/>
          <w:numId w:val="23"/>
        </w:numPr>
      </w:pPr>
      <w:r w:rsidRPr="009248A3">
        <w:t>Устойчивость к проблемам в сети. Если между пользователями передача данных происходит по медленному каналу связи, это не должно стать причиной, по которой синхронизация будет тормозить пользователя, внося какие-либо блокировки в естественный процесс использования редактора текста.</w:t>
      </w:r>
    </w:p>
    <w:p w:rsidR="00C22EB0" w:rsidRPr="009248A3" w:rsidRDefault="00C22EB0" w:rsidP="009248A3">
      <w:pPr>
        <w:pStyle w:val="ListParagraph"/>
      </w:pPr>
      <w:r w:rsidRPr="009248A3">
        <w:lastRenderedPageBreak/>
        <w:t>Надежность от программных ошибок. В случае возникновения фатальных ошибок всегда, когда это возможно, должен использоваться механизм восстановления.</w:t>
      </w:r>
    </w:p>
    <w:p w:rsidR="00C22EB0" w:rsidRDefault="00C22EB0" w:rsidP="00C22EB0">
      <w:pPr>
        <w:pStyle w:val="Heading4"/>
      </w:pPr>
      <w:r>
        <w:t>Условия эксплуатации</w:t>
      </w:r>
    </w:p>
    <w:p w:rsidR="00C22EB0" w:rsidRDefault="00C22EB0" w:rsidP="00C22EB0">
      <w:r>
        <w:t>Условия эксплуатации совпадают с аналогичными условиями эксплуатации ЭВМ, на которой будет запускаться программа. Никаких специальных требований к пользователю не предъявляется кроме знания IP адресов, которые используются в строке подключения.</w:t>
      </w:r>
    </w:p>
    <w:p w:rsidR="00C22EB0" w:rsidRDefault="00C22EB0" w:rsidP="00C22EB0">
      <w:pPr>
        <w:pStyle w:val="Heading4"/>
      </w:pPr>
      <w:r>
        <w:t>Требования к составу и параметрам технических средств</w:t>
      </w:r>
    </w:p>
    <w:p w:rsidR="00C22EB0" w:rsidRDefault="00C22EB0" w:rsidP="00C22EB0">
      <w:r w:rsidRPr="00C22EB0">
        <w:t>Минимальный размер оперативной памяти для комфортной работы — 512 МБ. Минимальная мощность процессора эквивалентна мощности процессора Intel Atom N330.</w:t>
      </w:r>
    </w:p>
    <w:p w:rsidR="00C22EB0" w:rsidRDefault="00C22EB0" w:rsidP="00C22EB0">
      <w:pPr>
        <w:pStyle w:val="Heading3"/>
      </w:pPr>
      <w:bookmarkStart w:id="5" w:name="_Toc419743959"/>
      <w:r w:rsidRPr="00C22EB0">
        <w:t>Требования к информационной и программной совместимости</w:t>
      </w:r>
      <w:bookmarkEnd w:id="5"/>
    </w:p>
    <w:p w:rsidR="00C22EB0" w:rsidRDefault="00C22EB0" w:rsidP="00C22EB0">
      <w:r>
        <w:t>Программа должна корректно поддерживаться системой расширений редактора Sublime Text и работать на всех платформах, на которых работает сам текстовый редактор.</w:t>
      </w:r>
    </w:p>
    <w:p w:rsidR="00C22EB0" w:rsidRDefault="00C22EB0" w:rsidP="00C22EB0">
      <w:r>
        <w:t>Программа должна быть реализована на языке программирования Python. Разрешается использовать только кроссплатформенные фреймворки и сторонние библиотеки, которые должны поставляться вместе с программой или быть встроенными.</w:t>
      </w:r>
    </w:p>
    <w:p w:rsidR="00C22EB0" w:rsidRDefault="00DF3BAD" w:rsidP="00DF3BAD">
      <w:pPr>
        <w:pStyle w:val="Heading3"/>
      </w:pPr>
      <w:bookmarkStart w:id="6" w:name="_Toc419743960"/>
      <w:r w:rsidRPr="00DF3BAD">
        <w:t>Требования к программной документации</w:t>
      </w:r>
      <w:bookmarkEnd w:id="6"/>
    </w:p>
    <w:p w:rsidR="00DF3BAD" w:rsidRDefault="00DF3BAD" w:rsidP="00DF3BAD">
      <w:r w:rsidRPr="00DF3BAD">
        <w:t>Программная документация требуется в минимальном объеме в виде справочной информации, доступной через стандартное диалоговое окно «Помощь» текстового редактора.</w:t>
      </w:r>
    </w:p>
    <w:p w:rsidR="00DF3BAD" w:rsidRDefault="00DF3BAD" w:rsidP="00DF3BAD">
      <w:pPr>
        <w:pStyle w:val="Heading3"/>
      </w:pPr>
      <w:bookmarkStart w:id="7" w:name="_Toc419743961"/>
      <w:r w:rsidRPr="00DF3BAD">
        <w:lastRenderedPageBreak/>
        <w:t>Технико-экономические показатели</w:t>
      </w:r>
      <w:bookmarkEnd w:id="7"/>
    </w:p>
    <w:p w:rsidR="00DF3BAD" w:rsidRDefault="00DF3BAD" w:rsidP="00DF3BAD">
      <w:r w:rsidRPr="00DF3BAD">
        <w:t>Программа должна относится к категории свободного программного обеспечения и не накладывать никаких ограничений на использование, распространение и модификацию.</w:t>
      </w:r>
    </w:p>
    <w:p w:rsidR="00DF3BAD" w:rsidRDefault="00DF3BAD" w:rsidP="00DF3BAD">
      <w:pPr>
        <w:pStyle w:val="Heading3"/>
      </w:pPr>
      <w:bookmarkStart w:id="8" w:name="_Toc419743962"/>
      <w:r w:rsidRPr="00DF3BAD">
        <w:t>Стадии и этапы разработки</w:t>
      </w:r>
      <w:bookmarkEnd w:id="8"/>
    </w:p>
    <w:p w:rsidR="00DF3BAD" w:rsidRDefault="00DF3BAD" w:rsidP="00DF3BAD">
      <w:r w:rsidRPr="00DF3BAD">
        <w:t>Нет требований к процессу разработки.</w:t>
      </w:r>
    </w:p>
    <w:p w:rsidR="00DF3BAD" w:rsidRDefault="00DF3BAD" w:rsidP="00DF3BAD">
      <w:pPr>
        <w:pStyle w:val="Heading3"/>
      </w:pPr>
      <w:bookmarkStart w:id="9" w:name="_Toc419743963"/>
      <w:r w:rsidRPr="00DF3BAD">
        <w:t>Порядок контроля и приемки</w:t>
      </w:r>
      <w:bookmarkEnd w:id="9"/>
    </w:p>
    <w:p w:rsidR="00DF3BAD" w:rsidRDefault="00DF3BAD" w:rsidP="00DF3BAD">
      <w:r>
        <w:t>Прием работы предваряет испытание программы на практике.</w:t>
      </w:r>
    </w:p>
    <w:p w:rsidR="00DF3BAD" w:rsidRDefault="00DF3BAD" w:rsidP="00DF3BAD">
      <w:r>
        <w:t>Испытание состоит из последовательности операций модификации текста одновременно двумя пользователями при нахождении обоих курсоров на одной позиции: одновременная двойная запись, одновременная запись и удаление текста.</w:t>
      </w:r>
    </w:p>
    <w:p w:rsidR="00DF3BAD" w:rsidRDefault="00DF3BAD" w:rsidP="00DF3BAD">
      <w:pPr>
        <w:pStyle w:val="Heading2"/>
      </w:pPr>
      <w:bookmarkStart w:id="10" w:name="_Toc419743964"/>
      <w:r w:rsidRPr="00DF3BAD">
        <w:t>Анализ технического задания</w:t>
      </w:r>
      <w:bookmarkEnd w:id="10"/>
    </w:p>
    <w:p w:rsidR="00DF3BAD" w:rsidRDefault="00DF3BAD" w:rsidP="00DF3BAD">
      <w:r>
        <w:t>Основным требованием при выборе способа реализации является требования к автоматической или полуавтоматической синхронизации текста, минимизирующего требуемые вмешательства пользователя во время работы программы. Это означает, что требуется найти или разработать соответствующий алгоритм.</w:t>
      </w:r>
    </w:p>
    <w:p w:rsidR="00DF3BAD" w:rsidRDefault="00DF3BAD" w:rsidP="00DF3BAD">
      <w:r>
        <w:t xml:space="preserve">Автоматическая синхронизация может быть обеспечена за счет грамотного алгоритма </w:t>
      </w:r>
      <w:bookmarkStart w:id="11" w:name="блеать"/>
      <w:r>
        <w:t>блеать</w:t>
      </w:r>
      <w:bookmarkEnd w:id="11"/>
      <w:r>
        <w:t>.</w:t>
      </w:r>
    </w:p>
    <w:p w:rsidR="00DF3BAD" w:rsidRDefault="00DF3BAD" w:rsidP="00DF3BAD">
      <w:pPr>
        <w:pStyle w:val="Heading2"/>
      </w:pPr>
      <w:bookmarkStart w:id="12" w:name="_Toc419743965"/>
      <w:r w:rsidRPr="00DF3BAD">
        <w:t>Выбор инструментальных средств</w:t>
      </w:r>
      <w:bookmarkEnd w:id="12"/>
    </w:p>
    <w:p w:rsidR="00DF3BAD" w:rsidRDefault="00DF3BAD" w:rsidP="00DF3BAD">
      <w:r>
        <w:t xml:space="preserve">Согласно ТЗ, использование Python является обязательным, поскольку является единственным поддерживаемым языком программирования для </w:t>
      </w:r>
      <w:r>
        <w:lastRenderedPageBreak/>
        <w:t>написания расширений к текстовому редактору Sublime Text. Поскольку ПО является сетевым, логично воспользоваться готовым фреймворком, позволяющий написание собственного протокола общения.</w:t>
      </w:r>
    </w:p>
    <w:p w:rsidR="00DF3BAD" w:rsidRDefault="00DF3BAD" w:rsidP="00DF3BAD">
      <w:r>
        <w:t xml:space="preserve">Среди всех фреймворков можно выделить несколько поддерживаемых и развивающихся, предоставляющий данные возможности </w:t>
      </w:r>
      <w:r>
        <w:fldChar w:fldCharType="begin" w:fldLock="1"/>
      </w:r>
      <w:r w:rsidR="00C01153">
        <w:instrText>ADDIN CSL_CITATION { "citationItems" : [ { "id" : "ITEM-1", "itemData" : { "URL" : "http://stackoverflow.com/questions/1824418/a-clean-lightweight-alternative-to-pythons-twisted", "id" : "ITEM-1", "issued" : { "date-parts" : [ [ "0" ] ] }, "title" : "\u00abA clean, lightweight alternative to Python's twisted?\u00bb", "type" : "webpage" }, "uris" : [ "http://www.mendeley.com/documents/?uuid=0ddbf878-91a5-4d58-bedf-660448792ddf" ] } ], "mendeley" : { "formattedCitation" : "[2]", "plainTextFormattedCitation" : "[2]", "previouslyFormattedCitation" : "[2]" }, "properties" : { "noteIndex" : 0 }, "schema" : "https://github.com/citation-style-language/schema/raw/master/csl-citation.json" }</w:instrText>
      </w:r>
      <w:r>
        <w:fldChar w:fldCharType="separate"/>
      </w:r>
      <w:r w:rsidRPr="00DF3BAD">
        <w:rPr>
          <w:noProof/>
        </w:rPr>
        <w:t>[2]</w:t>
      </w:r>
      <w:r>
        <w:fldChar w:fldCharType="end"/>
      </w:r>
      <w:r>
        <w:t>:</w:t>
      </w:r>
    </w:p>
    <w:p w:rsidR="00DF3BAD" w:rsidRPr="00C01153" w:rsidRDefault="00DF3BAD" w:rsidP="00C01153">
      <w:pPr>
        <w:pStyle w:val="a0"/>
      </w:pPr>
      <w:r w:rsidRPr="00C01153">
        <w:t>«Twisted» — является самым старым из всех рассматриваемых фреймворков и является до сих пор активно разрабатываемым ПО. Имеет готовую реализацию вспомогательных протоколов, которые можно использовать в своей программе. Является кроссплатформенным.</w:t>
      </w:r>
    </w:p>
    <w:p w:rsidR="00C01153" w:rsidRPr="00C01153" w:rsidRDefault="00C01153" w:rsidP="00C01153">
      <w:pPr>
        <w:pStyle w:val="a0"/>
      </w:pPr>
      <w:r w:rsidRPr="00C01153">
        <w:t xml:space="preserve">«PyEv» </w:t>
      </w:r>
      <w:r>
        <w:t xml:space="preserve"> </w:t>
      </w:r>
      <w:r w:rsidRPr="00C01153">
        <w:t>— относительно «молодой» фреймворк, использование к</w:t>
      </w:r>
      <w:r>
        <w:t>оторого пока не распространенно</w:t>
      </w:r>
      <w:r>
        <w:rPr>
          <w:rStyle w:val="FootnoteReference"/>
        </w:rPr>
        <w:footnoteReference w:id="1"/>
      </w:r>
      <w:r w:rsidRPr="00C01153">
        <w:t xml:space="preserve">, что может вызвать большие трудности при попытке поиска решений проблем в сети. </w:t>
      </w:r>
    </w:p>
    <w:p w:rsidR="009248A3" w:rsidRPr="00C01153" w:rsidRDefault="00C01153" w:rsidP="00C01153">
      <w:pPr>
        <w:pStyle w:val="a0"/>
      </w:pPr>
      <w:r w:rsidRPr="00C01153">
        <w:t>«Asyncore» — фреймворк низкого уровня, предназначенный для разработки высокопроизводительных программ. Сравнительно плохо подходит для прототипирования и в реализации требует большое количество времени и опыта.</w:t>
      </w:r>
    </w:p>
    <w:p w:rsidR="00C01153" w:rsidRPr="00C01153" w:rsidRDefault="00C01153" w:rsidP="00C01153">
      <w:pPr>
        <w:pStyle w:val="a0"/>
      </w:pPr>
      <w:r w:rsidRPr="00C01153">
        <w:t>«Tornado» — веб-фреймворк, являющийся основным конкурентом «Twisted», главной целью которого является хорошее масштабирование на десятки тысяч одновременных подключений. К сожалению, не работает под операционной системой Windows.</w:t>
      </w:r>
    </w:p>
    <w:p w:rsidR="00C01153" w:rsidRDefault="00C01153" w:rsidP="00DF3BAD">
      <w:r w:rsidRPr="00C01153">
        <w:t>Исходя из вышепредставленной краткой характеристики, можно сделать вывод, что «Twisted» удовлетворяет требованиям ТЗ и является подходящей технологией для реализации системы синхронизации текста в виду его кроссплатформенности, развитости и наличия готовых заготовок, облегчающих разработку нового протокола.</w:t>
      </w:r>
    </w:p>
    <w:p w:rsidR="00C01153" w:rsidRDefault="00C01153" w:rsidP="00C01153">
      <w:r>
        <w:t xml:space="preserve">Также, «Twisted» — это событийно-ориентированный фреймворк, который позволяет избавиться от блокировок во время исполнения программы благодаря своей асинхронной природе. Асинхронные программы обладают </w:t>
      </w:r>
      <w:r>
        <w:lastRenderedPageBreak/>
        <w:t>бо́льшей производительностью по сравнению с синхронными</w:t>
      </w:r>
      <w:r>
        <w:rPr>
          <w:rStyle w:val="FootnoteReference"/>
        </w:rPr>
        <w:footnoteReference w:id="2"/>
      </w:r>
      <w:r>
        <w:t xml:space="preserve"> в виду того, что во время исполнения блокировки потока выполнения не происходит.</w:t>
      </w:r>
    </w:p>
    <w:p w:rsidR="00C01153" w:rsidRDefault="00C01153" w:rsidP="00C01153">
      <w:r>
        <w:t xml:space="preserve">Python обладает больши́м количеством библиотек, находящихся в открытом доступе. Функциональная возможность поиска компьютера в локальной сети является задачей, которая уже имеет решение. Поэтому в данном случае целесообразно воспользоваться готовой библиотекой. </w:t>
      </w:r>
      <w:r w:rsidRPr="00C01153">
        <w:t>Согласно поиску по сайту https://pypi.python.org/ — официальному репозиторию Python, имеется библиотека под названием netbeacon, реализующая данный функционал. Netbeacon также удовлетворяет требованиям ТЗ.</w:t>
      </w:r>
    </w:p>
    <w:p w:rsidR="00C01153" w:rsidRDefault="00C01153" w:rsidP="00C01153">
      <w:pPr>
        <w:pStyle w:val="Heading2"/>
      </w:pPr>
      <w:r>
        <w:t>Обзор литературы и существующих подходов к решению</w:t>
      </w:r>
    </w:p>
    <w:p w:rsidR="00C01153" w:rsidRDefault="00C01153" w:rsidP="00C01153">
      <w:pPr>
        <w:pStyle w:val="Heading3"/>
      </w:pPr>
      <w:r>
        <w:t>Обзор литературы</w:t>
      </w:r>
    </w:p>
    <w:p w:rsidR="00C01153" w:rsidRDefault="00C01153" w:rsidP="00C01153">
      <w:r>
        <w:t xml:space="preserve">Согласно Э.С. Таненбауму, распределенная система — это набор независимых компьютеров, представляющийся их пользователям единой объединенной системой </w:t>
      </w:r>
      <w:r>
        <w:fldChar w:fldCharType="begin" w:fldLock="1"/>
      </w:r>
      <w:r w:rsidR="009A2950">
        <w:instrText>ADDIN CSL_CITATION { "citationItems" : [ { "id" : "ITEM-1", "itemData" : { "author" : [ { "dropping-particle" : "", "family" : "\u0422\u0430\u043d\u0435\u043d\u0431\u0430\u0443\u043c", "given" : "\u042d\u043d\u0434\u0440\u044e", "non-dropping-particle" : "", "parse-names" : false, "suffix" : "" }, { "dropping-particle" : "", "family" : "\u0412\u0430\u043d \u0421\u0442\u0435\u0435\u043d", "given" : "\u041c", "non-dropping-particle" : "", "parse-names" : false, "suffix" : "" } ], "id" : "ITEM-1", "issued" : { "date-parts" : [ [ "2003" ] ] }, "number-of-pages" : "877", "publisher" : "\u041f\u0438\u0442\u0435\u0440", "title" : "\u0420\u0430\u0441\u043f\u0440\u0435\u0434\u0435\u043b\u0435\u043d\u043d\u044b\u0435 \u0441\u0438\u0441\u0442\u0435\u043c\u044b. \u041f\u0440\u0438\u043d\u0446\u0438\u043f\u044b \u0438 \u043f\u0430\u0440\u0430\u0434\u0438\u0433\u043c\u044b", "type" : "book" }, "uris" : [ "http://www.mendeley.com/documents/?uuid=4ce9578a-fda3-4e5b-b7d6-cbb93c117acf" ] } ], "mendeley" : { "formattedCitation" : "[3]", "plainTextFormattedCitation" : "[3]", "previouslyFormattedCitation" : "[3]" }, "properties" : { "noteIndex" : 0 }, "schema" : "https://github.com/citation-style-language/schema/raw/master/csl-citation.json" }</w:instrText>
      </w:r>
      <w:r>
        <w:fldChar w:fldCharType="separate"/>
      </w:r>
      <w:r w:rsidRPr="00C01153">
        <w:rPr>
          <w:noProof/>
        </w:rPr>
        <w:t>[3]</w:t>
      </w:r>
      <w:r>
        <w:fldChar w:fldCharType="end"/>
      </w:r>
      <w:r>
        <w:t>. Система совместного редактирования текстов относится к данному виду ПО.</w:t>
      </w:r>
    </w:p>
    <w:p w:rsidR="00C01153" w:rsidRDefault="00C01153" w:rsidP="00C01153">
      <w:r>
        <w:t>В данной книге автор детально описал принципы, концепции и технологии данных систем: связь, процессы, синхронизацию, целостность и репликацию, защиту от сбоев и безопасность, а также общую классификацию распределенных систем. В данном случае систему совместного редактирования текстов можно отнести к классу groupware (в переводе «системы групповой работы») — программ для совместного редактирования документов, проведения телеконференций.</w:t>
      </w:r>
    </w:p>
    <w:p w:rsidR="00C01153" w:rsidRDefault="00C01153" w:rsidP="00C01153">
      <w:r>
        <w:t>В частности, были рассмотрены следующие информационные системы принадлежащие к данному классу.</w:t>
      </w:r>
    </w:p>
    <w:p w:rsidR="00C01153" w:rsidRDefault="00C01153" w:rsidP="00C01153">
      <w:r w:rsidRPr="00C01153">
        <w:rPr>
          <w:b/>
        </w:rPr>
        <w:lastRenderedPageBreak/>
        <w:t>Всемирная паутина.</w:t>
      </w:r>
      <w:r>
        <w:t xml:space="preserve"> Всемирная паутина (World Wide Web или WWW) в настоящее время является наиболее важной распределенной системой документов. Её стремительное развитие послужило толчком к резкому повышению интереса к распределенным системам.</w:t>
      </w:r>
    </w:p>
    <w:p w:rsidR="00C01153" w:rsidRDefault="00C01153" w:rsidP="00C01153">
      <w:r>
        <w:t>Согласно парадигме WWW, все является документом и передача и общение между компьютерами происходит с помощью трансляции документов. Все документы хранятся на специальных компьютерах, называемые серверами. Доступ к серверам можно получить с помощью специального ПО — браузера. Браузер выполняет функцию посредника и запрашивает необходимые документы (картинки и вспомогательные сценарии), а так же отвечает за отображение документа клиенту.</w:t>
      </w:r>
    </w:p>
    <w:p w:rsidR="00C01153" w:rsidRDefault="00C01153" w:rsidP="00C01153">
      <w:r>
        <w:t>Первоочередной задачей в системе совместного редактирования текстов является синхронизация участников редактирования. Данный вопрос может быть решен по-разному.</w:t>
      </w:r>
    </w:p>
    <w:p w:rsidR="00C01153" w:rsidRDefault="00C01153" w:rsidP="00C01153">
      <w:r>
        <w:t>Долгое время синхронизации данных во всемирной паутине не уделялось большого внимания в основном по двум причинам. Во-первых, жесткая организация паутины в которой серверы не обменивались информацией между собой означает, что синхронизировать практически нечего. Во-вторых, всемирную паутину можно считать системой, предназначенной главным образом для чтения. Изменения обычно вносятся одним человеком, а в таким условиях трудно ожидать конфликта двойной записи.</w:t>
      </w:r>
    </w:p>
    <w:p w:rsidR="00C01153" w:rsidRDefault="00C01153" w:rsidP="00C01153">
      <w:r>
        <w:t>Однако всё меняется и постепенно поддержка совместной работы над web-документами стала актуальной. Другими словами, теперь и в Web стали существовать механизмы одновременного обновления документов группой совместно работающих пользователей.</w:t>
      </w:r>
    </w:p>
    <w:p w:rsidR="00C01153" w:rsidRDefault="00C01153" w:rsidP="00C01153">
      <w:r>
        <w:t>Для решения данной задачи был создан протокол WebDAV (Web Distributed Authoring and Versioning — распределенная подготовка документов в Web с контролем версий), который поддерживается простые средства блокировки разделяемых файлов, а так же создания, удаления, копирования и перемещения документов, находящихся на удаленных web-серверах.</w:t>
      </w:r>
    </w:p>
    <w:p w:rsidR="009A2950" w:rsidRDefault="00C01153" w:rsidP="009A2950">
      <w:r>
        <w:lastRenderedPageBreak/>
        <w:t>В WebDAV имеются два типа блокировок записи. Блокировка исключительной записи может быть предоставлена клиенту и в течение срока действия запрещает всем остальным клиентам изменять документ. Существует так же и блокировка совместной записи, которая позволяет нескольким клиентам изменять документ одновременно. Поскольку такая блокировка сопровождается дроблением документа, блокировка совместной записи удобна, когда клиенты изменяют разные части одного документа. Однако клиенты должны отслеживать возможные конфликты двойной</w:t>
      </w:r>
      <w:r w:rsidR="009A2950">
        <w:t xml:space="preserve"> записи самостоятельно.</w:t>
      </w:r>
    </w:p>
    <w:p w:rsidR="009A2950" w:rsidRDefault="009A2950" w:rsidP="009A2950">
      <w:r>
        <w:t>Протокол WebDAV может решить задачу совместного редактирования текста группой пользователей, но к сожалению, не в режиме реального времени. К тому же WebDAV для синхронизации параллельного доступа используется примитивный механизм блокировок, который лишает удобства работу пользователей. В случае конфликта двойной записи пользователям придется тратить время на мануальную синхронизацию, выявлять конфликтные строчки и разрешать коллизии.</w:t>
      </w:r>
    </w:p>
    <w:p w:rsidR="00C01153" w:rsidRDefault="009A2950" w:rsidP="009A2950">
      <w:r>
        <w:t>Существует альтернатива всемирной паутине ― IBM Notes. IBM Notes (ранее Lotus Notes) — это распределенная система, ориентированная на базы данных, также относящаяся к классу groupware. Разработана корпорацией Lotus Development. Модель IBM Notes значительно отличается от модели, принятой в Web. Основным элементом данных является список элементов (заметки), который является структурой данных, привязанной к БД. Изменение и отображение заметок в IBM Notes осуществляется исключительно механизмами баз данных.</w:t>
      </w:r>
    </w:p>
    <w:p w:rsidR="009A2950" w:rsidRDefault="009A2950" w:rsidP="009A2950">
      <w:r w:rsidRPr="009A2950">
        <w:t xml:space="preserve">Поддержка синхронизации в IBM Notes минимальна. В сущности, механизм синхронизации сводится к локальным блокировкам. Поддержка блокировки нескольких документов </w:t>
      </w:r>
      <w:commentRangeStart w:id="13"/>
      <w:r w:rsidRPr="009A2950">
        <w:t>отсутствует</w:t>
      </w:r>
      <w:commentRangeEnd w:id="13"/>
      <w:r>
        <w:rPr>
          <w:rStyle w:val="CommentReference"/>
        </w:rPr>
        <w:commentReference w:id="13"/>
      </w:r>
      <w:r w:rsidRPr="009A2950">
        <w:t>.</w:t>
      </w:r>
    </w:p>
    <w:p w:rsidR="009A2950" w:rsidRDefault="009A2950" w:rsidP="009A2950">
      <w:r>
        <w:t xml:space="preserve">В следствии одновременного редактирования одной и той же заметки двумя пользователями, возникают две различные копии. Если копии изменяются независимо друг от друга, то будут возникать конфликты двойной записи. В системе IBM Notes данные конфликты обнаруживаются и </w:t>
      </w:r>
      <w:r>
        <w:lastRenderedPageBreak/>
        <w:t>разрешаются следующим образом: в случае, когда это возможно, Notes объединяет копии с отслеживанием составляющих заметку элементов. В случаях когда автоматическое объединение невозможно, Notes отмечает неразрешимый конфликт и в этом случае выбирает лишь последнюю измененную заметку.</w:t>
      </w:r>
    </w:p>
    <w:p w:rsidR="009A2950" w:rsidRDefault="009A2950" w:rsidP="009A2950">
      <w:r>
        <w:t>Таким образом, ни IBM Notes, ни протокол WebDAV не может являться решением задачи синхронизации участников редактирования в режиме реального времени.</w:t>
      </w:r>
    </w:p>
    <w:p w:rsidR="009A2950" w:rsidRDefault="009A2950" w:rsidP="009A2950">
      <w:r w:rsidRPr="009A2950">
        <w:rPr>
          <w:b/>
        </w:rPr>
        <w:t>Интернет-сервисы.</w:t>
      </w:r>
      <w:r w:rsidRPr="009A2950">
        <w:t xml:space="preserve"> На текущий момент всемирная паутина отождествляется с Интернетом всецело благодаря своей популярности. Во всемирной паутине, в настоящее время, стали популярны интернет-сервисы, предоставляющие возможность совместного редактирования текста. Об этом свидетельствуют такие продукты от известных компаний как «Google Документы», «Zoho Docs» и другие. Данные сервисы предоставляют полноценный текстовый процессор прямо в браузере, возможность общения</w:t>
      </w:r>
      <w:r>
        <w:t xml:space="preserve"> через чат и одновременное редактирование текста.</w:t>
      </w:r>
    </w:p>
    <w:p w:rsidR="009A2950" w:rsidRDefault="009A2950" w:rsidP="009A2950">
      <w:r>
        <w:t>На сегодняшний момент, «Google Документы», «Zoho Docs» являются закрытыми проектами, и документация о внутреннем функционировании не находится в публичном доступе.</w:t>
      </w:r>
    </w:p>
    <w:p w:rsidR="009A2950" w:rsidRDefault="009A2950" w:rsidP="009A2950">
      <w:r>
        <w:t>Однако существует преемник «Apache Wave» ныне закрытого проекта «Google Wave», чья документация выложена в публичный доступ. «Apache Wave» нацелен на совместную работу над документами, позволяя пользователям общаться и редактировать их в режиме реального времени.</w:t>
      </w:r>
    </w:p>
    <w:p w:rsidR="009A2950" w:rsidRDefault="009A2950" w:rsidP="009A2950">
      <w:r>
        <w:t>Технологическим ядром проекта Wave стала концепция операционального преобразования (англ. «</w:t>
      </w:r>
      <w:bookmarkStart w:id="14" w:name="ОП"/>
      <w:r>
        <w:t>operational transformation</w:t>
      </w:r>
      <w:bookmarkEnd w:id="14"/>
      <w:r>
        <w:t xml:space="preserve">») для поддержки целого ряда функциональных возможностей сотрудничества. Впервые концепцию операционального преобразования разработали С. Эллис, С. Гиббс в системе GROVE в 1989 году </w:t>
      </w:r>
      <w:r>
        <w:fldChar w:fldCharType="begin" w:fldLock="1"/>
      </w:r>
      <w:r w:rsidR="00E4517E">
        <w:instrText>ADDIN CSL_CITATION { "citationItems" : [ { "id" : "ITEM-1", "itemData" : { "DOI" : "10.1145/66926.66963", "ISBN" : "0897913175", "ISSN" : "01635808", "abstract" : "Groupware systems are computer-based systems that support two or more users engaged in a common task, and that provide an interface to a shared environment. These systems frequently require fine-granularity sharing of data and fast response times. This paper distinguishes real-time groupware systems from other multi-user systems and dis- cusses their concurrency control requirements. An algorithm for concurrency control in real-time groupware systems is then presented. The advantages of this algorithm are its sim- plicity of use and its responsiveness: users can operate di- rectly on the data without obtaining locks. The algorithm must know some semantics of the operations. However the algorithm\u2019s overall structure is independent of the semantic information, allowing the algorithm to be adapted to many situations. An example application of the algorithm to group text editing is given, along with a sketch of its proof of cor- rectness in this particular case. We note that the behavior desired in many of these systems is non-serializable.", "author" : [ { "dropping-particle" : "", "family" : "Ellis", "given" : "C. a.", "non-dropping-particle" : "", "parse-names" : false, "suffix" : "" }, { "dropping-particle" : "", "family" : "Gibbs", "given" : "S. J.", "non-dropping-particle" : "", "parse-names" : false, "suffix" : "" } ], "container-title" : "ACM SIGMOD Record", "id" : "ITEM-1", "issue" : "2", "issued" : { "date-parts" : [ [ "1989" ] ] }, "page" : "399-407", "title" : "Concurrency control in groupware systems", "type" : "article-journal", "volume" : "18" }, "uris" : [ "http://www.mendeley.com/documents/?uuid=97d677b2-cc81-453a-bcc2-86fe0ad03c52" ] } ], "mendeley" : { "formattedCitation" : "[4]", "plainTextFormattedCitation" : "[4]", "previouslyFormattedCitation" : "[4]" }, "properties" : { "noteIndex" : 0 }, "schema" : "https://github.com/citation-style-language/schema/raw/master/csl-citation.json" }</w:instrText>
      </w:r>
      <w:r>
        <w:fldChar w:fldCharType="separate"/>
      </w:r>
      <w:r w:rsidRPr="009A2950">
        <w:rPr>
          <w:noProof/>
        </w:rPr>
        <w:t>[4]</w:t>
      </w:r>
      <w:r>
        <w:fldChar w:fldCharType="end"/>
      </w:r>
      <w:r>
        <w:t>.</w:t>
      </w:r>
    </w:p>
    <w:p w:rsidR="00F14A45" w:rsidRDefault="00F14A45" w:rsidP="00F14A45">
      <w:r>
        <w:t xml:space="preserve">Основная идея может быть проиллюстрирована на примере сценария редактирования простого текста следующим образом: дан текстовый документ </w:t>
      </w:r>
      <w:r>
        <w:lastRenderedPageBreak/>
        <w:t>со строкой «abc», реплицированный на двух компьютерах двух пользователей; а также одновременно произведены две операции над этим текстом, двумя пользователями соответственно:</w:t>
      </w:r>
    </w:p>
    <w:p w:rsidR="00F14A45" w:rsidRDefault="00F14A45" w:rsidP="00E4517E">
      <w:pPr>
        <w:pStyle w:val="a0"/>
      </w:pPr>
      <w:r>
        <w:t>вставить символ «x» в п</w:t>
      </w:r>
      <w:r w:rsidR="00E4517E">
        <w:t>озицию</w:t>
      </w:r>
      <w:r>
        <w:t xml:space="preserve"> 0 (обозначим операцию через</w:t>
      </w:r>
      <w:r w:rsidR="00E4517E">
        <w:t xml:space="preserve"> </w:t>
      </w:r>
      <w:r>
        <w:t>О</w:t>
      </w:r>
      <w:r w:rsidRPr="00E4517E">
        <w:rPr>
          <w:vertAlign w:val="subscript"/>
        </w:rPr>
        <w:t>1</w:t>
      </w:r>
      <w:r>
        <w:t>);</w:t>
      </w:r>
    </w:p>
    <w:p w:rsidR="00F14A45" w:rsidRDefault="00E4517E" w:rsidP="00E4517E">
      <w:pPr>
        <w:pStyle w:val="a0"/>
      </w:pPr>
      <w:r>
        <w:t>удалить символ «c» в позицию</w:t>
      </w:r>
      <w:r w:rsidR="00F14A45">
        <w:t xml:space="preserve"> 2 (обозначим операцию через</w:t>
      </w:r>
      <w:r>
        <w:t xml:space="preserve"> </w:t>
      </w:r>
      <w:r w:rsidR="00F14A45">
        <w:t>О</w:t>
      </w:r>
      <w:r w:rsidR="00F14A45" w:rsidRPr="00E4517E">
        <w:rPr>
          <w:vertAlign w:val="subscript"/>
        </w:rPr>
        <w:t>2</w:t>
      </w:r>
      <w:r w:rsidR="00F14A45">
        <w:t>).</w:t>
      </w:r>
    </w:p>
    <w:p w:rsidR="00F14A45" w:rsidRDefault="00F14A45" w:rsidP="00F14A45">
      <w:commentRangeStart w:id="15"/>
      <w:r>
        <w:t>Предположим</w:t>
      </w:r>
      <w:commentRangeEnd w:id="15"/>
      <w:r w:rsidR="00E4517E">
        <w:rPr>
          <w:rStyle w:val="CommentReference"/>
        </w:rPr>
        <w:commentReference w:id="15"/>
      </w:r>
      <w:r>
        <w:t>, что две операции выполняются в следующем порядке: сначала</w:t>
      </w:r>
      <w:r w:rsidR="00E4517E">
        <w:t xml:space="preserve"> </w:t>
      </w:r>
      <w:r>
        <w:t>О</w:t>
      </w:r>
      <w:r w:rsidRPr="00E4517E">
        <w:rPr>
          <w:vertAlign w:val="subscript"/>
        </w:rPr>
        <w:t>1</w:t>
      </w:r>
      <w:r>
        <w:t>, и затем</w:t>
      </w:r>
      <w:r w:rsidR="00E4517E">
        <w:t xml:space="preserve"> </w:t>
      </w:r>
      <w:r>
        <w:t>О</w:t>
      </w:r>
      <w:r w:rsidRPr="00E4517E">
        <w:rPr>
          <w:vertAlign w:val="subscript"/>
        </w:rPr>
        <w:t>2</w:t>
      </w:r>
      <w:r>
        <w:t>. После выполнения</w:t>
      </w:r>
      <w:r w:rsidR="00E4517E">
        <w:t xml:space="preserve"> </w:t>
      </w:r>
      <w:r w:rsidR="00E4517E">
        <w:rPr>
          <w:rFonts w:ascii="Cambria Math" w:hAnsi="Cambria Math" w:cs="Cambria Math"/>
          <w:lang w:val="en-US"/>
        </w:rPr>
        <w:t>O</w:t>
      </w:r>
      <w:r w:rsidRPr="00E4517E">
        <w:rPr>
          <w:vertAlign w:val="subscript"/>
        </w:rPr>
        <w:t>1</w:t>
      </w:r>
      <w:r>
        <w:t>, текст в документе становится «xabc». Для выполнения</w:t>
      </w:r>
      <w:r w:rsidR="00E4517E" w:rsidRPr="00E4517E">
        <w:t xml:space="preserve"> </w:t>
      </w:r>
      <w:r w:rsidR="00E4517E">
        <w:rPr>
          <w:rFonts w:ascii="Cambria Math" w:hAnsi="Cambria Math" w:cs="Cambria Math"/>
          <w:lang w:val="en-US"/>
        </w:rPr>
        <w:t>O</w:t>
      </w:r>
      <w:r w:rsidRPr="00E4517E">
        <w:rPr>
          <w:vertAlign w:val="subscript"/>
        </w:rPr>
        <w:t>2</w:t>
      </w:r>
      <w:r w:rsidR="00E4517E" w:rsidRPr="00E4517E">
        <w:t xml:space="preserve"> </w:t>
      </w:r>
      <w:r>
        <w:t>после</w:t>
      </w:r>
      <w:r w:rsidR="00E4517E" w:rsidRPr="00E4517E">
        <w:t xml:space="preserve"> </w:t>
      </w:r>
      <w:r w:rsidR="00E4517E">
        <w:rPr>
          <w:rFonts w:ascii="Cambria Math" w:hAnsi="Cambria Math" w:cs="Cambria Math"/>
          <w:lang w:val="en-US"/>
        </w:rPr>
        <w:t>O</w:t>
      </w:r>
      <w:r w:rsidR="00E4517E" w:rsidRPr="00E4517E">
        <w:rPr>
          <w:vertAlign w:val="subscript"/>
        </w:rPr>
        <w:t>1</w:t>
      </w:r>
      <w:r>
        <w:t>,</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 xml:space="preserve">2 </w:t>
      </w:r>
      <w:r>
        <w:t>должна быть уже преобразована относительно</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 xml:space="preserve">1  </w:t>
      </w:r>
      <w:r>
        <w:t>и предстать в следующем виде: удалить символ «c» в позиции «3» (обозначим операцию через</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2</w:t>
      </w:r>
      <w:r>
        <w:t xml:space="preserve">′), где параметр позиции увеличен на единицу, в связи со вставкой символа «x» операцией </w:t>
      </w:r>
      <w:r w:rsidR="00E4517E">
        <w:rPr>
          <w:rFonts w:ascii="Cambria Math" w:hAnsi="Cambria Math" w:cs="Cambria Math"/>
          <w:lang w:val="en-US"/>
        </w:rPr>
        <w:t>O</w:t>
      </w:r>
      <w:r w:rsidR="00E4517E" w:rsidRPr="00E4517E">
        <w:rPr>
          <w:vertAlign w:val="subscript"/>
        </w:rPr>
        <w:t>1</w:t>
      </w:r>
      <w:r>
        <w:t xml:space="preserve">. Выполнение </w:t>
      </w:r>
      <w:r w:rsidR="00E4517E">
        <w:rPr>
          <w:rFonts w:ascii="Cambria Math" w:hAnsi="Cambria Math" w:cs="Cambria Math"/>
          <w:lang w:val="en-US"/>
        </w:rPr>
        <w:t>O</w:t>
      </w:r>
      <w:r w:rsidR="00E4517E" w:rsidRPr="00E4517E">
        <w:rPr>
          <w:vertAlign w:val="subscript"/>
        </w:rPr>
        <w:t>2</w:t>
      </w:r>
      <w:r>
        <w:t xml:space="preserve">′ на «xabc» должно удалить правильный символ «c», и текст этого документа становится «xab». Если же выполнять операцию </w:t>
      </w:r>
      <w:r w:rsidR="00E4517E">
        <w:rPr>
          <w:rFonts w:ascii="Cambria Math" w:hAnsi="Cambria Math" w:cs="Cambria Math"/>
          <w:lang w:val="en-US"/>
        </w:rPr>
        <w:t>O</w:t>
      </w:r>
      <w:r w:rsidR="00E4517E" w:rsidRPr="00E4517E">
        <w:rPr>
          <w:vertAlign w:val="subscript"/>
        </w:rPr>
        <w:t>2</w:t>
      </w:r>
      <w:r>
        <w:t xml:space="preserve"> без преобразования, тогда будет неправильно удален символ «b» вместо «c».</w:t>
      </w:r>
    </w:p>
    <w:p w:rsidR="00E4517E" w:rsidRDefault="00E4517E" w:rsidP="00F14A45">
      <w:r w:rsidRPr="00E4517E">
        <w:t>Таким образом, основной идеей операционального преобразования</w:t>
      </w:r>
      <w:r>
        <w:t xml:space="preserve"> </w:t>
      </w:r>
      <w:r w:rsidRPr="00E4517E">
        <w:t>является изменение параметров операций редактирования в согласии с эффектами выполнения в предыдущих одновременных операциях, так чтобы преобразованная операция могла сработать корректно и не нарушать согласованность в документе.</w:t>
      </w:r>
    </w:p>
    <w:p w:rsidR="00E4517E" w:rsidRDefault="00E4517E" w:rsidP="00E4517E">
      <w:r>
        <w:t xml:space="preserve">Архитектура проекта Wave клиент-серверная. Чтобы обеспечить достаточное время отклика в средах с высокой латентностью, таких как Интернет, синхронизируемые документы копируются в локальное хранилище каждого пользователя, позволяя тем самым проводить операции редактирования локально. При редактировании локальной копии, операции как команды передаются удаленному серверу. Операциональное преобразование гарантирует согласованность данных на всех компьютерах участников группового редактирования. Основное свойство, которое позволяет реализовать удобное использование ПО данного вида — это свойство неблокируемости. </w:t>
      </w:r>
      <w:r>
        <w:lastRenderedPageBreak/>
        <w:t>Групповое, и одиночное редактирование текста происходит с одним и тем же локальным временем отклика.</w:t>
      </w:r>
    </w:p>
    <w:p w:rsidR="00E4517E" w:rsidRDefault="00E4517E" w:rsidP="00E4517E">
      <w:r>
        <w:t xml:space="preserve">К сожалению, операциональное преобразование — это чересчур трудная в реализации концепция. Joseph Gentle, сотрудник Google, высказал свое мнение, что реализация проекта Wave заняла 2 года, и если потребовалось бы переписать весь проект заново, то не смотря на пройденный путь, реализация бы заняла те же 2 года </w:t>
      </w:r>
      <w:r>
        <w:fldChar w:fldCharType="begin" w:fldLock="1"/>
      </w:r>
      <w:r>
        <w:instrText>ADDIN CSL_CITATION { "citationItems" : [ { "id" : "ITEM-1", "itemData" : { "URL" : "http://en.wikipedia.org/wiki/Operational_transformation", "accessed" : { "date-parts" : [ [ "2015", "5", "18" ] ] }, "id" : "ITEM-1", "issued" : { "date-parts" : [ [ "0" ] ] }, "title" : "\u041e\u043f\u0435\u0440\u0430\u0446\u0438\u043e\u043d\u0430\u043b\u044c\u043d\u043e\u0435 \u043f\u0440\u0435\u043e\u0431\u0440\u0430\u0437\u043e\u0432\u0430\u043d\u0438\u0435", "type" : "webpage" }, "uris" : [ "http://www.mendeley.com/documents/?uuid=0bdbb1d9-e5c4-4ce4-85a7-b454c2df3663" ] } ], "mendeley" : { "formattedCitation" : "[5]", "plainTextFormattedCitation" : "[5]", "previouslyFormattedCitation" : "[5]" }, "properties" : { "noteIndex" : 0 }, "schema" : "https://github.com/citation-style-language/schema/raw/master/csl-citation.json" }</w:instrText>
      </w:r>
      <w:r>
        <w:fldChar w:fldCharType="separate"/>
      </w:r>
      <w:r w:rsidRPr="00E4517E">
        <w:rPr>
          <w:noProof/>
        </w:rPr>
        <w:t>[5]</w:t>
      </w:r>
      <w:r>
        <w:fldChar w:fldCharType="end"/>
      </w:r>
      <w:r>
        <w:t>.</w:t>
      </w:r>
    </w:p>
    <w:p w:rsidR="00E4517E" w:rsidRDefault="00E4517E" w:rsidP="00E4517E">
      <w:r w:rsidRPr="00E4517E">
        <w:t xml:space="preserve">Таким образом интернет-сервисы предоставляют достаточный функционал, но при этом обладают рядом недостатков. Во-первых, использование интернет-сервисов требует </w:t>
      </w:r>
      <w:r w:rsidRPr="00E4517E">
        <w:rPr>
          <w:i/>
        </w:rPr>
        <w:t>стабильное</w:t>
      </w:r>
      <w:r w:rsidRPr="00E4517E">
        <w:t xml:space="preserve"> подключение к глобальной сети. Это может стать проблемой, если выход в Интернет осуществляется, например, в общественном месте. Во-вторых, технически, совместная работа может вестись даже по локальной сети, без необходимости Интернета. Латентность в локальной сети очень часто бывает намного ниже, чем в глобальной сети, следовательно, работа через локальную сеть может быть комфортнее для пользователя. В-третьих, не во всех странах интернет-сервисы являются общедоступными (например,</w:t>
      </w:r>
      <w:r>
        <w:t xml:space="preserve"> </w:t>
      </w:r>
      <w:r w:rsidRPr="00E4517E">
        <w:t>Google по политическим причинам заблокирован в Китае). В-четвертых, использование интернет-сервиса ради кооперативной работы автоматически принуждает к безальтернативному использованию встроенного редактора, эффективность работы за которым может слабо сравниться с эффективностью работы за любым современным редактором аналогичным Sublime Text.</w:t>
      </w:r>
    </w:p>
    <w:p w:rsidR="00E4517E" w:rsidRPr="00E4517E" w:rsidRDefault="00E4517E" w:rsidP="00E4517E">
      <w:pPr>
        <w:rPr>
          <w:b/>
        </w:rPr>
      </w:pPr>
      <w:r w:rsidRPr="00E4517E">
        <w:rPr>
          <w:b/>
        </w:rPr>
        <w:t>Альтернативные подходы к решению задачи.</w:t>
      </w:r>
    </w:p>
    <w:p w:rsidR="00E4517E" w:rsidRDefault="00E4517E" w:rsidP="00E4517E">
      <w:r>
        <w:t>Совместное редактирование текстов в режиме реального времени может быть реализовано по-разному. В зависимости от реализации, изначальную задачу можно свести к трем различным подзадачам:</w:t>
      </w:r>
    </w:p>
    <w:p w:rsidR="00E4517E" w:rsidRDefault="00E4517E" w:rsidP="00E4517E">
      <w:pPr>
        <w:pStyle w:val="a0"/>
      </w:pPr>
      <w:r>
        <w:t>Позволить монопольное редактирование текста различными пользователями, внося различные блокировки на изменение текста. Данный подход представлен технологией WebDAV;</w:t>
      </w:r>
    </w:p>
    <w:p w:rsidR="00E4517E" w:rsidRDefault="00E4517E" w:rsidP="00E4517E">
      <w:pPr>
        <w:pStyle w:val="a0"/>
      </w:pPr>
      <w:r>
        <w:lastRenderedPageBreak/>
        <w:t>Позволить каждому пользователю редактировать свою копию текста. Чтобы совместить правки каждого пользователя, необходимо транслировать все команды-изменения над текстом на сервер-координатор, который и будет хранить результирующую копию. Этот подход представлен в Apache Wave.</w:t>
      </w:r>
    </w:p>
    <w:p w:rsidR="00E4517E" w:rsidRDefault="00E4517E" w:rsidP="00E4517E">
      <w:pPr>
        <w:pStyle w:val="a0"/>
      </w:pPr>
      <w:r>
        <w:t>Позволить каждому пользователю редактировать свою копию текста, но результирующую копию получать посредством слияния</w:t>
      </w:r>
      <w:r>
        <w:rPr>
          <w:rStyle w:val="FootnoteReference"/>
        </w:rPr>
        <w:footnoteReference w:id="3"/>
      </w:r>
      <w:r>
        <w:t xml:space="preserve"> нескольких версий документа на сервере-координаторе. Этот подход используется во всех современных системах контроля версий таких как Git, Subversion, Darcs и др.</w:t>
      </w:r>
    </w:p>
    <w:p w:rsidR="00E4517E" w:rsidRDefault="00E4517E" w:rsidP="00E4517E">
      <w:r>
        <w:t>Реализация третьего подхода предполагает наличие возможности слияния двух версий документа.</w:t>
      </w:r>
    </w:p>
    <w:p w:rsidR="00E4517E" w:rsidRDefault="00E4517E" w:rsidP="00E4517E">
      <w:r>
        <w:t>Данная задача в СКВ Git и др. аналогах решается при помощи специальных утилит diff и patch. Утилита diff создает файл, хранящий построчную разницу между двумя версиями текста (например, между версиями А</w:t>
      </w:r>
      <w:r w:rsidRPr="00E4517E">
        <w:rPr>
          <w:vertAlign w:val="subscript"/>
        </w:rPr>
        <w:t>1</w:t>
      </w:r>
      <w:r>
        <w:t xml:space="preserve"> и А</w:t>
      </w:r>
      <w:r w:rsidRPr="00E4517E">
        <w:rPr>
          <w:vertAlign w:val="subscript"/>
        </w:rPr>
        <w:t>2</w:t>
      </w:r>
      <w:r>
        <w:t xml:space="preserve">), а утилита patch позволяет применить получившиеся </w:t>
      </w:r>
      <w:r w:rsidRPr="00E4517E">
        <w:t>изменения к другой версии файла (А</w:t>
      </w:r>
      <w:r w:rsidRPr="00E4517E">
        <w:rPr>
          <w:vertAlign w:val="subscript"/>
        </w:rPr>
        <w:t>3</w:t>
      </w:r>
      <w:r w:rsidRPr="00E4517E">
        <w:t>), тем самым</w:t>
      </w:r>
      <w:r>
        <w:t xml:space="preserve"> </w:t>
      </w:r>
      <w:commentRangeStart w:id="16"/>
      <w:r>
        <w:t xml:space="preserve">получив результирующую копию </w:t>
      </w:r>
      <w:commentRangeEnd w:id="16"/>
      <w:r>
        <w:rPr>
          <w:rStyle w:val="CommentReference"/>
        </w:rPr>
        <w:commentReference w:id="16"/>
      </w:r>
      <w:r>
        <w:fldChar w:fldCharType="begin" w:fldLock="1"/>
      </w:r>
      <w:r w:rsidR="009F4EDA">
        <w:instrText>ADDIN CSL_CITATION { "citationItems" : [ { "id" : "ITEM-1", "itemData" : { "ISBN" : "9780596003302", "author" : [ { "dropping-particle" : "", "family" : "Powers", "given" : "S", "non-dropping-particle" : "", "parse-names" : false, "suffix" : "" } ], "collection-title" : "Nutshell handbook", "id" : "ITEM-1", "issued" : { "date-parts" : [ [ "2002" ] ] }, "publisher" : "O'Reilly Media", "title" : "Unix Power Tools", "type" : "book" }, "uris" : [ "http://www.mendeley.com/documents/?uuid=5435411a-a941-4273-b89d-288a9e114513" ] }, { "id" : "ITEM-2", "itemData" : { "ISBN" : "9781430218333", "author" : [ { "dropping-particle" : "", "family" : "Chacon", "given" : "S", "non-dropping-particle" : "", "parse-names" : false, "suffix" : "" } ], "collection-title" : "Books for professionals by professionals", "id" : "ITEM-2", "issued" : { "date-parts" : [ [ "2009" ] ] }, "publisher" : "Apress", "title" : "Pro Git", "type" : "book" }, "uris" : [ "http://www.mendeley.com/documents/?uuid=729cd613-b2bd-42a4-9c51-ed284c3a5e14" ] } ], "mendeley" : { "formattedCitation" : "[6,7]", "plainTextFormattedCitation" : "[6,7]", "previouslyFormattedCitation" : "[6,7]" }, "properties" : { "noteIndex" : 0 }, "schema" : "https://github.com/citation-style-language/schema/raw/master/csl-citation.json" }</w:instrText>
      </w:r>
      <w:r>
        <w:fldChar w:fldCharType="separate"/>
      </w:r>
      <w:r w:rsidRPr="00E4517E">
        <w:rPr>
          <w:noProof/>
        </w:rPr>
        <w:t>[6,7]</w:t>
      </w:r>
      <w:r>
        <w:fldChar w:fldCharType="end"/>
      </w:r>
      <w:r w:rsidRPr="00E4517E">
        <w:t>.</w:t>
      </w:r>
    </w:p>
    <w:p w:rsidR="00E4517E" w:rsidRDefault="00E4517E" w:rsidP="00E4517E">
      <w:r>
        <w:t>Последний подход используется во всех основных СКВ. СКВ как раз предназначены для координации множества участников редактирования, например при разработке программы редактируются одни и те же файлы разными программистами. Данный подход отличается от предыдущих в следующем:</w:t>
      </w:r>
    </w:p>
    <w:p w:rsidR="00E4517E" w:rsidRDefault="00E4517E" w:rsidP="00E4517E">
      <w:pPr>
        <w:pStyle w:val="a0"/>
      </w:pPr>
      <w:r>
        <w:t>Операция слияния производится непосредственно над текстом, а значит обладает независимостью от возможностей текстового редактора. Тем самым позволяя пользоваться различными редакторами.</w:t>
      </w:r>
    </w:p>
    <w:p w:rsidR="00E4517E" w:rsidRDefault="00E4517E" w:rsidP="00E4517E">
      <w:pPr>
        <w:pStyle w:val="a0"/>
      </w:pPr>
      <w:r>
        <w:t>Синхронизация текста может производится автоматически за исключением лишь случаев конфликта двойной записи.</w:t>
      </w:r>
    </w:p>
    <w:p w:rsidR="00E4517E" w:rsidRDefault="00E4517E" w:rsidP="00E4517E">
      <w:pPr>
        <w:pStyle w:val="a0"/>
      </w:pPr>
      <w:r>
        <w:lastRenderedPageBreak/>
        <w:t>Синхронизация может быть инициирована в любое время, удобное для пользователя.</w:t>
      </w:r>
    </w:p>
    <w:p w:rsidR="00E4517E" w:rsidRDefault="00E4517E" w:rsidP="00E4517E">
      <w:r>
        <w:t>Перечисленные отличия дают то преимущество, которое необходимо для системы совместного редактирования текстов в режиме реального времени согласно ТЗ. Проблема последнего подхода в том, что во время работы не учитывается структура файла, которая может быть нарушена в некоторых случаях.</w:t>
      </w:r>
    </w:p>
    <w:p w:rsidR="00E4517E" w:rsidRDefault="00E4517E" w:rsidP="00E4517E">
      <w:r>
        <w:t>XML является языком разметки. XML документ, в отличии от простого текста обладает определенной структурой (может быть представлен в виде иерархического дерева). Это означает, что применение утилит diff и patch может «сломать» иерархическое дерево, поскольку они работают построчно.</w:t>
      </w:r>
    </w:p>
    <w:p w:rsidR="009F4EDA" w:rsidRPr="009F4EDA" w:rsidRDefault="00E4517E" w:rsidP="009F4EDA">
      <w:r>
        <w:t>На сегодняшний день, XML является довольно популярным форм</w:t>
      </w:r>
      <w:r w:rsidR="00BA4B42">
        <w:t>атом сериализации данных</w:t>
      </w:r>
      <w:r>
        <w:t>. Поскольку редактируемый документ может быть представлен в формате XML, например формат файла fodt – это дает возможность хранить помимо текстовых данных, данные о форматировании, цвете, врезках и др. Таким образом, задача слияния XML</w:t>
      </w:r>
      <w:r w:rsidR="009F4EDA" w:rsidRPr="009F4EDA">
        <w:t xml:space="preserve"> документов является актуальной задачей в контексте синхронизации текста между несколькими пользователями.</w:t>
      </w:r>
    </w:p>
    <w:p w:rsidR="00E4517E" w:rsidRDefault="009F4EDA" w:rsidP="009F4EDA">
      <w:r w:rsidRPr="009F4EDA">
        <w:t xml:space="preserve">Данная проблема синхронизации </w:t>
      </w:r>
      <w:r w:rsidRPr="009F4EDA">
        <w:rPr>
          <w:lang w:val="en-US"/>
        </w:rPr>
        <w:t>XML</w:t>
      </w:r>
      <w:r w:rsidRPr="009F4EDA">
        <w:t xml:space="preserve"> документов решена</w:t>
      </w:r>
      <w:r>
        <w:t xml:space="preserve"> Т. Линдхолмом в своей работе </w:t>
      </w:r>
      <w:r>
        <w:fldChar w:fldCharType="begin" w:fldLock="1"/>
      </w:r>
      <w:r w:rsidR="006448D2">
        <w:instrText>ADDIN CSL_CITATION { "citationItems" : [ { "id" : "ITEM-1", "itemData" : { "DOI" : "10.1145/1030397.1030399", "ISBN" : "1581139381", "abstract" : "Three-way merging is a technique that may be employed for reintegrating changes to a document in cases where multiple independently modified copies have been made. While tools for three-way merge of ASCII text files exist in the form of the ubiquitous diff and patch tools these are of limited applicability to XML documents.", "author" : [ { "dropping-particle" : "", "family" : "Lindholm", "given" : "Tancred", "non-dropping-particle" : "", "parse-names" : false, "suffix" : "" } ], "container-title" : "Proceedings of the 2004 ACM symposium on Document engineering - DocEng '04", "id" : "ITEM-1", "issue" : "October", "issued" : { "date-parts" : [ [ "2004" ] ] }, "page" : "1", "title" : "A three-way merge for XML documents", "type" : "article-journal" }, "uris" : [ "http://www.mendeley.com/documents/?uuid=38e82a67-e0e2-4edb-8b80-8c20ddd5d0a7" ] } ], "mendeley" : { "formattedCitation" : "[8]", "plainTextFormattedCitation" : "[8]", "previouslyFormattedCitation" : "[8]" }, "properties" : { "noteIndex" : 0 }, "schema" : "https://github.com/citation-style-language/schema/raw/master/csl-citation.json" }</w:instrText>
      </w:r>
      <w:r>
        <w:fldChar w:fldCharType="separate"/>
      </w:r>
      <w:r w:rsidRPr="009F4EDA">
        <w:rPr>
          <w:noProof/>
        </w:rPr>
        <w:t>[8]</w:t>
      </w:r>
      <w:r>
        <w:fldChar w:fldCharType="end"/>
      </w:r>
      <w:r w:rsidRPr="009F4EDA">
        <w:t xml:space="preserve">. В ней представлена технология трехходового слияния </w:t>
      </w:r>
      <w:r w:rsidRPr="009F4EDA">
        <w:rPr>
          <w:lang w:val="en-US"/>
        </w:rPr>
        <w:t>XML</w:t>
      </w:r>
      <w:r w:rsidRPr="009F4EDA">
        <w:t xml:space="preserve"> документов (англ. </w:t>
      </w:r>
      <w:r w:rsidRPr="009F4EDA">
        <w:rPr>
          <w:lang w:val="en-US"/>
        </w:rPr>
        <w:t>three</w:t>
      </w:r>
      <w:r w:rsidRPr="009F4EDA">
        <w:t>-</w:t>
      </w:r>
      <w:r w:rsidRPr="009F4EDA">
        <w:rPr>
          <w:lang w:val="en-US"/>
        </w:rPr>
        <w:t>way</w:t>
      </w:r>
      <w:r w:rsidRPr="009F4EDA">
        <w:t xml:space="preserve"> </w:t>
      </w:r>
      <w:r w:rsidRPr="009F4EDA">
        <w:rPr>
          <w:lang w:val="en-US"/>
        </w:rPr>
        <w:t>merge</w:t>
      </w:r>
      <w:r w:rsidRPr="009F4EDA">
        <w:t xml:space="preserve">) с вычислительной сложностью </w:t>
      </w:r>
      <m:oMath>
        <m:r>
          <w:rPr>
            <w:rFonts w:ascii="Cambria Math" w:hAnsi="Cambria Math" w:cs="Cambria Math"/>
            <w:lang w:val="en-US"/>
          </w:rPr>
          <m:t>O</m:t>
        </m:r>
        <m:r>
          <w:rPr>
            <w:rFonts w:ascii="Cambria Math" w:hAnsi="Cambria Math"/>
          </w:rPr>
          <m:t>(</m:t>
        </m:r>
        <m:r>
          <w:rPr>
            <w:rFonts w:ascii="Cambria Math" w:hAnsi="Cambria Math"/>
            <w:lang w:val="en-US"/>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r>
          <w:rPr>
            <w:rFonts w:ascii="Cambria Math" w:hAnsi="Cambria Math"/>
          </w:rPr>
          <m:t>)</m:t>
        </m:r>
      </m:oMath>
      <w:r w:rsidRPr="009F4EDA">
        <w:t>. Трехходовое слияние предполагает наличие трех версий документа: общего потомка и двух версий файлов, которые собираются слить в итоговую копию. Общий потомок — это документ, который является общим прообразом для двух текущих версий файлов.</w:t>
      </w:r>
    </w:p>
    <w:p w:rsidR="005C24A4" w:rsidRDefault="005C24A4" w:rsidP="005C24A4">
      <w:pPr>
        <w:pStyle w:val="Heading3"/>
      </w:pPr>
      <w:r>
        <w:lastRenderedPageBreak/>
        <w:t>Детальный обзор существующих подходов к синхронизации</w:t>
      </w:r>
    </w:p>
    <w:p w:rsidR="005C24A4" w:rsidRDefault="005C24A4" w:rsidP="005C24A4">
      <w:pPr>
        <w:pStyle w:val="Heading4"/>
      </w:pPr>
      <w:r w:rsidRPr="005C24A4">
        <w:t>«Блокирование — изменение — разблокирование»</w:t>
      </w:r>
    </w:p>
    <w:p w:rsidR="005C24A4" w:rsidRDefault="005C24A4" w:rsidP="005C24A4">
      <w:r>
        <w:t>Стратегия с использованием блокировок текста является самой простой в реализации. В самом простом варианте можно представить как редактирование docx файла, открытого для остальных участников локальной сети. Пока происходит редактирование только одним человеком в каждый момент времени.</w:t>
      </w:r>
    </w:p>
    <w:p w:rsidR="005C24A4" w:rsidRDefault="005C24A4" w:rsidP="005C24A4">
      <w:r>
        <w:t>«Блокирование — изменение — разблокирование» обладает рядом недостатков и этот подход часто неудобен:</w:t>
      </w:r>
    </w:p>
    <w:p w:rsidR="005C24A4" w:rsidRDefault="005C24A4" w:rsidP="005C24A4">
      <w:pPr>
        <w:pStyle w:val="a0"/>
      </w:pPr>
      <w:r>
        <w:t>Блокирование может вызвать проблемы одновременного доступа. Иногда время блокировки могут продолжаться сравнительно долго (либо вовсе всегда, в случае сбоя). Это нарушает доступность файла, которую придется обеспечивать различными техническими ухищрениями такими как блокировка только на определенное количество времени и пр. Это в конечном счете приводит к задержкам и потерянному времени.</w:t>
      </w:r>
    </w:p>
    <w:p w:rsidR="005C24A4" w:rsidRDefault="005C24A4" w:rsidP="005C24A4">
      <w:pPr>
        <w:pStyle w:val="a0"/>
      </w:pPr>
      <w:r>
        <w:t>Блокирование может вызвать «пошаговость». Вполне вероятна ситуация, когда в какой-то момент времени есть сразу два писателя, которые редактируют начало разные области текстового файла. И эти изменения несовместны. Очевидно, они могли бы редактировать файл одновременно, но данный подход этого не предусматривает.</w:t>
      </w:r>
    </w:p>
    <w:p w:rsidR="005C24A4" w:rsidRDefault="005C24A4" w:rsidP="005C24A4">
      <w:pPr>
        <w:pStyle w:val="a0"/>
      </w:pPr>
      <w:r>
        <w:t>Блокирование не обеспечивает защиту консистентности информации. Блокировки, несомненно являются дорогой операцией для пользователя. Время ожидания отклика обратно пропорционально параметру доступности системы, а значит, чем больше необходимо блокировок – тем хуже для пользователя.</w:t>
      </w:r>
    </w:p>
    <w:p w:rsidR="005C24A4" w:rsidRDefault="005C24A4" w:rsidP="005C24A4">
      <w:r>
        <w:t xml:space="preserve">Пускай, есть два файла, в которых есть перекрестные ссылки друг на друга (они зависят друг от друга). Если первый писатель заблокирует первый файл, то это не приведет к блокировке второго файла, который логически </w:t>
      </w:r>
      <w:r>
        <w:lastRenderedPageBreak/>
        <w:t>зависит от первого. А значит, не смотря на монопольный доступ до ресурса, может случится ситуация, когда сделанные изменения буду несовместимы. Данный подход не обеспечивает защиту от подобных ситуаций, но вместо этого она формирует ложное чувство безопасности у пользователей.</w:t>
      </w:r>
    </w:p>
    <w:p w:rsidR="005C24A4" w:rsidRDefault="005C24A4" w:rsidP="005C24A4">
      <w:r>
        <w:t xml:space="preserve">Очевидно, данный подход не предоставляет </w:t>
      </w:r>
      <w:commentRangeStart w:id="17"/>
      <w:r>
        <w:t xml:space="preserve">оптимального </w:t>
      </w:r>
      <w:commentRangeEnd w:id="17"/>
      <w:r>
        <w:rPr>
          <w:rStyle w:val="CommentReference"/>
        </w:rPr>
        <w:commentReference w:id="17"/>
      </w:r>
      <w:r>
        <w:t>решения задачи редактирования текста в режиме реального времени.</w:t>
      </w:r>
    </w:p>
    <w:p w:rsidR="005C24A4" w:rsidRDefault="005C24A4" w:rsidP="005C24A4">
      <w:pPr>
        <w:pStyle w:val="Heading4"/>
      </w:pPr>
      <w:r>
        <w:t>Зеркалирование команд редактирования</w:t>
      </w:r>
    </w:p>
    <w:p w:rsidR="005C24A4" w:rsidRDefault="005C24A4" w:rsidP="005C24A4">
      <w:r>
        <w:t xml:space="preserve">Данный подход основан на пересылке всех действий </w:t>
      </w:r>
      <w:commentRangeStart w:id="18"/>
      <w:r>
        <w:t xml:space="preserve">писателя </w:t>
      </w:r>
      <w:commentRangeEnd w:id="18"/>
      <w:r>
        <w:rPr>
          <w:rStyle w:val="CommentReference"/>
        </w:rPr>
        <w:commentReference w:id="18"/>
      </w:r>
      <w:r>
        <w:t xml:space="preserve">и воспроизведении их на остальных компьютерах. На данный момент, самый популярные алгоритмы данного подхода основаны на концепции операционального преобразования (см. страницу </w:t>
      </w:r>
      <w:r w:rsidR="009A1D86">
        <w:fldChar w:fldCharType="begin"/>
      </w:r>
      <w:r w:rsidR="009A1D86">
        <w:instrText xml:space="preserve"> PAGEREF ОП \h </w:instrText>
      </w:r>
      <w:r w:rsidR="009A1D86">
        <w:fldChar w:fldCharType="separate"/>
      </w:r>
      <w:r w:rsidR="009A1D86">
        <w:rPr>
          <w:noProof/>
        </w:rPr>
        <w:t>15</w:t>
      </w:r>
      <w:r w:rsidR="009A1D86">
        <w:fldChar w:fldCharType="end"/>
      </w:r>
      <w:r>
        <w:t>).</w:t>
      </w:r>
    </w:p>
    <w:p w:rsidR="005C24A4" w:rsidRDefault="005C24A4" w:rsidP="005C24A4">
      <w:r>
        <w:t>Для данного подхода критично, в какой последовательности будут производиться вставки и удаления. Если в случае двух человек, это не является проблемой, то во время редактирования втроем, уже необходимо вводить дополнительные блокировки, чтобы обеспечить верную последовательность вставок-удалений, что приводит к задержкам.</w:t>
      </w:r>
    </w:p>
    <w:p w:rsidR="009A1D86" w:rsidRDefault="009A1D86" w:rsidP="009A1D86">
      <w:r>
        <w:t>Для данного подхода критично, в какой последовательности будут производиться вставки и удаления. Если в случае двух человек, это не является проблемой, то во время редактирования втроем, уже необходимо вводить дополнительные блокировки, чтобы обеспечить верную последовательность вставок-удалений, что приводит к задержкам.</w:t>
      </w:r>
    </w:p>
    <w:p w:rsidR="009A1D86" w:rsidRDefault="009A1D86" w:rsidP="009A1D86">
      <w:r>
        <w:t>Сохранение истории действий писателя влечет за собой зависимость системы синхронизации от самих действий писателя. В настоящий момент, редакторы обладают богатыми возможностями по модификации текста: поиск/замена, вставка, поддержка функции множественных курсоров, автоформатирование и др. При данном подходе весь данный функционал должен быть поддерживаемым со стороны системы синхронизации текстов, что влечет за собой дополнительную сложность.</w:t>
      </w:r>
    </w:p>
    <w:p w:rsidR="009A1D86" w:rsidRDefault="009A1D86" w:rsidP="009A1D86">
      <w:r>
        <w:lastRenderedPageBreak/>
        <w:t>Также, в общем случае, модификация текста может быть выполнена не только человеком, но и скриптом или системой контроля версий. Написать реализацию под каждый вид редактирования текста представляется крайне сложной задачей. Поэтому используя данный подход, реализация синхронизации будет сильно зависеть от возможностей самого редактора, что является ограничивающим фактором для портирования приложения.</w:t>
      </w:r>
    </w:p>
    <w:p w:rsidR="009A1D86" w:rsidRDefault="009A1D86" w:rsidP="009A1D86">
      <w:r>
        <w:t>Таким образом можно сделать вывод, что передача команд не является оптимальным способом решения задачи синхронизации текста в реальном времени.</w:t>
      </w:r>
    </w:p>
    <w:p w:rsidR="009A1D86" w:rsidRDefault="009A1D86" w:rsidP="009A1D86">
      <w:pPr>
        <w:pStyle w:val="Heading4"/>
      </w:pPr>
      <w:r w:rsidRPr="009A1D86">
        <w:t>«Копирование — изменение — слияние»</w:t>
      </w:r>
    </w:p>
    <w:p w:rsidR="009A1D86" w:rsidRDefault="009A1D86" w:rsidP="009A1D86">
      <w:r>
        <w:t>В этой модели каждый участник редактирования обращается к хранилищу и копирует текущую копию файла. После этого писатели редактируют лишь свои копии, независимо от других. В конце концов, личные копии отправляются обратно, изменения объединяются, сливаясь в итоговую версию файла. Можно обозначить ситуации, когда слияние можно провести автоматически, но в ситуациях когда возникают конфликты, может разобраться только лишь человек (если отредактирована одна и та же строка разными писателями по-разному, то автоматически слить изменения разных писателей в одну итоговую копию невозможно).</w:t>
      </w:r>
    </w:p>
    <w:p w:rsidR="009A1D86" w:rsidRDefault="009A1D86" w:rsidP="009A1D86">
      <w:r>
        <w:t>Судя из названия, данный подход состоит из трех основных шагов:</w:t>
      </w:r>
    </w:p>
    <w:p w:rsidR="009A1D86" w:rsidRDefault="009A1D86" w:rsidP="009A1D86">
      <w:pPr>
        <w:pStyle w:val="ListParagraph"/>
        <w:numPr>
          <w:ilvl w:val="0"/>
          <w:numId w:val="24"/>
        </w:numPr>
      </w:pPr>
      <w:r>
        <w:t>Каждый писатель копирует текущую версию файла себе;</w:t>
      </w:r>
    </w:p>
    <w:p w:rsidR="009A1D86" w:rsidRDefault="009A1D86" w:rsidP="009A1D86">
      <w:pPr>
        <w:pStyle w:val="ListParagraph"/>
      </w:pPr>
      <w:r>
        <w:t>Писатели редактируют какие-то фрагменты текста и отправляют свою версию файла в хранилище;</w:t>
      </w:r>
    </w:p>
    <w:p w:rsidR="009A1D86" w:rsidRDefault="009A1D86" w:rsidP="009A1D86">
      <w:pPr>
        <w:pStyle w:val="ListParagraph"/>
      </w:pPr>
      <w:r>
        <w:t>Хранилище производит слияние всех текстов в итоговую копию и отправляет всем писателям.</w:t>
      </w:r>
    </w:p>
    <w:p w:rsidR="009A1D86" w:rsidRDefault="009A1D86" w:rsidP="009A1D86">
      <w:r>
        <w:t xml:space="preserve">Основной плюс данного подхода заключаются в отсутствии блокировок на редактирование. Каждый писатель независимо ото всех редактирует свою </w:t>
      </w:r>
      <w:r>
        <w:lastRenderedPageBreak/>
        <w:t>личную копию файла, а поэтому нет необходимости вносить примитивы синхронизации на стадии редактирования текста.</w:t>
      </w:r>
    </w:p>
    <w:p w:rsidR="009A1D86" w:rsidRDefault="009A1D86" w:rsidP="009A1D86">
      <w:r>
        <w:t>Таким образом, редактирование файла одновременно двумя и более писателями возможно, а синхронизация происходит уже после внесения множества правок. В случае конфликта, система лишь детектирует противоречие. Таким образом каждый писатель подвержен риску конфликта с другими участниками, а значит время от времени пользователям придется тратить время на разрешение конфликтов.</w:t>
      </w:r>
    </w:p>
    <w:p w:rsidR="009A1D86" w:rsidRDefault="009A1D86" w:rsidP="009A1D86">
      <w:r>
        <w:t>Легко понять, что чем чаще будут производиться слияния, тем меньше потенциальных конфликтов может произойти, а значит тем меньше времени пользователя будет потрачено на синхронизацию с другими.</w:t>
      </w:r>
    </w:p>
    <w:p w:rsidR="009A1D86" w:rsidRDefault="009A1D86" w:rsidP="009A1D86">
      <w:r>
        <w:t>На текущий момент, одной из популярных СКВ, использующей данный подход является Subversion. Subversion позволяет пользователям работать параллельно, не тратя время на ожидание друг друга, чем и завоевал свою популярность. Subversion является централизованной системой (синхронизация производится централизованно одним компьютером).</w:t>
      </w:r>
    </w:p>
    <w:p w:rsidR="009A1D86" w:rsidRDefault="009A1D86" w:rsidP="009A1D86">
      <w:r>
        <w:t>Очевидно, что основной недостаток данного подхода заключается в том, что результирующая система будет использовать полудуплексный способ связи</w:t>
      </w:r>
      <w:r>
        <w:rPr>
          <w:rStyle w:val="FootnoteReference"/>
        </w:rPr>
        <w:footnoteReference w:id="4"/>
      </w:r>
      <w:r>
        <w:t>. Каждый пользователь может привносить изменения в свою локальную копию, при этом, ранее второго пункта алгоритма, пользователи не знают, конфликтуют ли текущие изменения с централизованной копией. Это заставляет участников время от времени разрешать конфликты, тратя свое время на синхронизацию.</w:t>
      </w:r>
    </w:p>
    <w:p w:rsidR="009A1D86" w:rsidRDefault="009A1D86" w:rsidP="009A1D86">
      <w:r>
        <w:t>Второй основной недостаток, это жесткие требования к стабильности сети: для редактирования в режиме реального времени данный подход «не прощает» задержки соединения.</w:t>
      </w:r>
    </w:p>
    <w:p w:rsidR="009A1D86" w:rsidRDefault="009A1D86" w:rsidP="009A1D86">
      <w:r>
        <w:t>Следовательно, данная стратегия так же не обеспечивает все требования ТЗ.</w:t>
      </w:r>
    </w:p>
    <w:p w:rsidR="00F0672A" w:rsidRDefault="00F0672A" w:rsidP="00F0672A">
      <w:pPr>
        <w:pStyle w:val="Heading1"/>
      </w:pPr>
      <w:r>
        <w:lastRenderedPageBreak/>
        <w:t>практическая часть</w:t>
      </w:r>
    </w:p>
    <w:p w:rsidR="00F0672A" w:rsidRDefault="00F0672A" w:rsidP="00F0672A">
      <w:pPr>
        <w:pStyle w:val="Heading2"/>
      </w:pPr>
      <w:r>
        <w:t>Используемые алгоритмы и их анализ</w:t>
      </w:r>
    </w:p>
    <w:p w:rsidR="006448D2" w:rsidRDefault="006448D2" w:rsidP="006448D2">
      <w:pPr>
        <w:pStyle w:val="Heading3"/>
      </w:pPr>
      <w:r w:rsidRPr="006448D2">
        <w:t>Модифицированная стратегия «копирование — изменение — слияние»</w:t>
      </w:r>
    </w:p>
    <w:p w:rsidR="006448D2" w:rsidRDefault="006448D2" w:rsidP="006448D2">
      <w:r>
        <w:t>Очевидно, стратегия «копирование — изменение — слияние» не полностью подходит для системы совместного редактирования в режиме реального времени и требуется доработка. Но прежде чем начать описывать содержательную часть, необходимо ввести три определения.</w:t>
      </w:r>
    </w:p>
    <w:p w:rsidR="006448D2" w:rsidRPr="006448D2" w:rsidRDefault="006448D2" w:rsidP="006448D2">
      <w:pPr>
        <w:rPr>
          <w:b/>
        </w:rPr>
      </w:pPr>
      <w:r w:rsidRPr="006448D2">
        <w:rPr>
          <w:b/>
        </w:rPr>
        <w:t>Определения.</w:t>
      </w:r>
    </w:p>
    <w:p w:rsidR="006448D2" w:rsidRDefault="006448D2" w:rsidP="006448D2">
      <w:r>
        <w:t>Текст — это последовательность букв в котором все переносы кодируются специальным (составным) символом «\n». Текст можно вычитать друг и друга, получая при этом некоторый объект-дельту.</w:t>
      </w:r>
    </w:p>
    <w:p w:rsidR="006448D2" w:rsidRDefault="006448D2" w:rsidP="006448D2">
      <w:r>
        <w:t>Дельта между текстами T</w:t>
      </w:r>
      <w:r w:rsidRPr="006448D2">
        <w:rPr>
          <w:vertAlign w:val="subscript"/>
        </w:rPr>
        <w:t>1</w:t>
      </w:r>
      <w:r>
        <w:t xml:space="preserve"> и T</w:t>
      </w:r>
      <w:r w:rsidRPr="006448D2">
        <w:rPr>
          <w:vertAlign w:val="subscript"/>
        </w:rPr>
        <w:t>2</w:t>
      </w:r>
      <w:r>
        <w:t xml:space="preserve"> — это совокупность удалений, вставок и замен, которые необходимо воспроизвести, чтобы текст T</w:t>
      </w:r>
      <w:r w:rsidRPr="006448D2">
        <w:rPr>
          <w:vertAlign w:val="subscript"/>
        </w:rPr>
        <w:t>1</w:t>
      </w:r>
      <w:r>
        <w:t xml:space="preserve"> превратился в текст T</w:t>
      </w:r>
      <w:r w:rsidRPr="006448D2">
        <w:rPr>
          <w:vertAlign w:val="subscript"/>
        </w:rPr>
        <w:t>2</w:t>
      </w:r>
      <w:r>
        <w:t>. Например: пусть текст T</w:t>
      </w:r>
      <w:r w:rsidRPr="006448D2">
        <w:rPr>
          <w:vertAlign w:val="subscript"/>
        </w:rPr>
        <w:t>1</w:t>
      </w:r>
      <w:r>
        <w:t xml:space="preserve"> это «Жираф», а T</w:t>
      </w:r>
      <w:r w:rsidRPr="006448D2">
        <w:rPr>
          <w:vertAlign w:val="subscript"/>
        </w:rPr>
        <w:t>2</w:t>
      </w:r>
      <w:r>
        <w:t xml:space="preserve"> это «жираф». Тогда разница между ними будет: удалить первый символ, вставить букву «ж» перед «и». Дельты можно применять к тексту, воспроизводя совокупность удалений и вставок.</w:t>
      </w:r>
    </w:p>
    <w:p w:rsidR="006448D2" w:rsidRDefault="006448D2" w:rsidP="006448D2">
      <w:r>
        <w:t>Очевидно, что разница между двумя текстами не единственна.</w:t>
      </w:r>
    </w:p>
    <w:p w:rsidR="006448D2" w:rsidRDefault="006448D2" w:rsidP="006448D2">
      <w:r>
        <w:t xml:space="preserve">Дельта может быть представлена в формате UniDiff  </w:t>
      </w:r>
      <w:r>
        <w:fldChar w:fldCharType="begin" w:fldLock="1"/>
      </w:r>
      <w:r w:rsidR="00600748">
        <w:instrText>ADDIN CSL_CITATION { "citationItems" : [ { "id" : "ITEM-1", "itemData" : { "ISBN" : "9780596003302", "author" : [ { "dropping-particle" : "", "family" : "Powers", "given" : "S", "non-dropping-particle" : "", "parse-names" : false, "suffix" : "" } ], "collection-title" : "Nutshell handbook", "id" : "ITEM-1", "issued" : { "date-parts" : [ [ "2002" ] ] }, "publisher" : "O'Reilly Media", "title" : "Unix Power Tools", "type" : "book" }, "uris" : [ "http://www.mendeley.com/documents/?uuid=5435411a-a941-4273-b89d-288a9e114513" ] } ], "mendeley" : { "formattedCitation" : "[6]", "plainTextFormattedCitation" : "[6]", "previouslyFormattedCitation" : "[6]" }, "properties" : { "noteIndex" : 0 }, "schema" : "https://github.com/citation-style-language/schema/raw/master/csl-citation.json" }</w:instrText>
      </w:r>
      <w:r>
        <w:fldChar w:fldCharType="separate"/>
      </w:r>
      <w:r w:rsidRPr="006448D2">
        <w:rPr>
          <w:noProof/>
        </w:rPr>
        <w:t>[6]</w:t>
      </w:r>
      <w:r>
        <w:fldChar w:fldCharType="end"/>
      </w:r>
      <w:r>
        <w:t xml:space="preserve"> </w:t>
      </w:r>
      <w:commentRangeStart w:id="19"/>
      <w:r>
        <w:t>(см. табл. , стр. 30)</w:t>
      </w:r>
      <w:commentRangeEnd w:id="19"/>
      <w:r>
        <w:rPr>
          <w:rStyle w:val="CommentReference"/>
        </w:rPr>
        <w:commentReference w:id="19"/>
      </w:r>
      <w:r>
        <w:t>. В первой строке между символами «@@» указывается предполагаемые номера строк нахождения. Если перед строкой стоит знак минус, это значит что данную строку необходимо удалить, если стоит знак плюс, то вставить. Если не стоит никакого знака, то данная строчка должна найтись в файле (т. е. она выполняет функцию контекста).</w:t>
      </w:r>
    </w:p>
    <w:p w:rsidR="006448D2" w:rsidRDefault="006448D2" w:rsidP="006448D2">
      <w:r>
        <w:t xml:space="preserve">Каждая дельта состоит из фрагментов. Фрагмент представляет одну операцию вставки, удаления. Каждый фрагмент обладает контекстом — строка </w:t>
      </w:r>
      <w:r>
        <w:lastRenderedPageBreak/>
        <w:t>текста перед или после, которая должна совпасть с исходным текстом, к которому применяется дельта. Например, в таблице два фрагмента «-и сосала сушку», «+и сосал сушку» предваряются строкой контекста «по шоссе».</w:t>
      </w:r>
    </w:p>
    <w:p w:rsidR="006448D2" w:rsidRDefault="006448D2" w:rsidP="006448D2">
      <w:r>
        <w:t>Конфликт — это особая ситуация, которая возникает при проведении операции слияния двух версий файла при которой, существует противоречие между сделанными правками. Конфликт возникает, когда в одной версии файла строка K</w:t>
      </w:r>
      <w:r w:rsidRPr="006448D2">
        <w:rPr>
          <w:vertAlign w:val="subscript"/>
        </w:rPr>
        <w:t>1</w:t>
      </w:r>
      <w:r>
        <w:t xml:space="preserve"> заменяется на K</w:t>
      </w:r>
      <w:r w:rsidRPr="006448D2">
        <w:rPr>
          <w:vertAlign w:val="subscript"/>
        </w:rPr>
        <w:t>2</w:t>
      </w:r>
      <w:r>
        <w:t>. А в другой версии файла эта же строка заменяется на K</w:t>
      </w:r>
      <w:r w:rsidRPr="006448D2">
        <w:rPr>
          <w:vertAlign w:val="subscript"/>
        </w:rPr>
        <w:t>3</w:t>
      </w:r>
      <w:r>
        <w:t>. В результате возникает неразрешимое противоречие при попытке .</w:t>
      </w:r>
    </w:p>
    <w:p w:rsidR="006448D2" w:rsidRDefault="006448D2" w:rsidP="006448D2">
      <w:r w:rsidRPr="006448D2">
        <w:rPr>
          <w:b/>
        </w:rPr>
        <w:t>Анализ.</w:t>
      </w:r>
      <w:r>
        <w:t xml:space="preserve"> Если рассмотреть «копирование — изменение — слияние», можно выделить основные моменты:</w:t>
      </w:r>
    </w:p>
    <w:p w:rsidR="006448D2" w:rsidRDefault="006448D2" w:rsidP="006448D2">
      <w:pPr>
        <w:pStyle w:val="a0"/>
      </w:pPr>
      <w:r>
        <w:t>Редактируется локальная копия. Это позволяет избавиться от ожидания других писателей.</w:t>
      </w:r>
    </w:p>
    <w:p w:rsidR="006448D2" w:rsidRDefault="006448D2" w:rsidP="006448D2">
      <w:pPr>
        <w:pStyle w:val="a0"/>
      </w:pPr>
      <w:r>
        <w:t>Централизованный сервер хранит версию файла, которая считается «правильной» в том смысле, что все правки, сделанные над «правильной» версией файла являются окончательными и не могут быть отменены. Это позволяет каждому участнику подключиться к редактированию в любой момент времени.</w:t>
      </w:r>
    </w:p>
    <w:p w:rsidR="006448D2" w:rsidRDefault="006448D2" w:rsidP="006448D2">
      <w:pPr>
        <w:pStyle w:val="a0"/>
      </w:pPr>
      <w:r>
        <w:t>Слияние позволяет собрать воедино все изменения, произведенные над файлом (без необходимости записи всей истории операций редактирования писателя).</w:t>
      </w:r>
    </w:p>
    <w:p w:rsidR="006448D2" w:rsidRDefault="006448D2" w:rsidP="006448D2">
      <w:r>
        <w:t>Для того, чтобы обеспечить требования задачи, необходимо задаться целью держать локальную копию файла и централизованную как можно «ближе». В данном случае «ближе» понимается в смысле расстояния Левенштейна. Для этого, вне зависимости от действий писателя, будет производится синхронизация текущего состояния текста с остальными писателями (либо центральным координатором) с каким-то периодом</w:t>
      </w:r>
      <w:r>
        <w:rPr>
          <w:rStyle w:val="FootnoteReference"/>
        </w:rPr>
        <w:footnoteReference w:id="5"/>
      </w:r>
      <w:r>
        <w:t xml:space="preserve"> </w:t>
      </w:r>
      <w:r>
        <w:rPr>
          <w:rFonts w:ascii="Cambria Math" w:hAnsi="Cambria Math" w:cs="Cambria Math"/>
        </w:rPr>
        <w:t>𝑇</w:t>
      </w:r>
      <w:r>
        <w:t>.</w:t>
      </w:r>
    </w:p>
    <w:p w:rsidR="006448D2" w:rsidRDefault="006448D2" w:rsidP="006448D2">
      <w:r>
        <w:t xml:space="preserve">Поскольку отправлять весь файл в хранилище через период </w:t>
      </w:r>
      <w:r>
        <w:rPr>
          <w:rFonts w:ascii="Cambria Math" w:hAnsi="Cambria Math" w:cs="Cambria Math"/>
        </w:rPr>
        <w:t>𝑇</w:t>
      </w:r>
      <w:r>
        <w:t xml:space="preserve"> является дорогостоящей операцией, потребуется, расчет дельты Δ уже на компьютерах </w:t>
      </w:r>
      <w:r>
        <w:lastRenderedPageBreak/>
        <w:t xml:space="preserve">писателей. Для этого необходимо хранить последнюю версию текста </w:t>
      </w:r>
      <w:r>
        <w:rPr>
          <w:rFonts w:ascii="Cambria Math" w:hAnsi="Cambria Math" w:cs="Cambria Math"/>
        </w:rPr>
        <w:t>𝑆</w:t>
      </w:r>
      <w:r>
        <w:t xml:space="preserve">, считающейся «верной» (в Subversion правильная версия — централизованная </w:t>
      </w:r>
      <w:r w:rsidRPr="006448D2">
        <w:t>итоговая копия, которая получается сливанием). Например, если редактирование текста только началось и файл пуст, то «правильная» копия текста у всех писателей это пустая строка.</w:t>
      </w:r>
    </w:p>
    <w:p w:rsidR="006448D2" w:rsidRDefault="006448D2" w:rsidP="006448D2">
      <w:r>
        <w:t xml:space="preserve">В каждый момент времени </w:t>
      </w:r>
      <m:oMath>
        <m:r>
          <w:rPr>
            <w:rFonts w:ascii="Cambria Math" w:hAnsi="Cambria Math" w:cs="Cambria Math"/>
          </w:rPr>
          <m:t>t</m:t>
        </m:r>
        <m:r>
          <w:rPr>
            <w:rFonts w:ascii="Cambria Math" w:hAnsi="Cambria Math"/>
          </w:rPr>
          <m:t>=</m:t>
        </m:r>
        <m:r>
          <w:rPr>
            <w:rFonts w:ascii="Cambria Math" w:hAnsi="Cambria Math" w:cs="Cambria Math"/>
          </w:rPr>
          <m:t>Tn</m:t>
        </m:r>
      </m:oMath>
      <w:r>
        <w:rPr>
          <w:rFonts w:ascii="Cambria Math" w:hAnsi="Cambria Math" w:cs="Cambria Math"/>
        </w:rPr>
        <w:t xml:space="preserve"> </w:t>
      </w:r>
      <w:r>
        <w:t xml:space="preserve">при </w:t>
      </w:r>
      <m:oMath>
        <m:r>
          <w:rPr>
            <w:rFonts w:ascii="Cambria Math" w:hAnsi="Cambria Math" w:cs="Cambria Math"/>
          </w:rPr>
          <m:t>n</m:t>
        </m:r>
        <m:r>
          <m:rPr>
            <m:scr m:val="double-struck"/>
          </m:rPr>
          <w:rPr>
            <w:rFonts w:ascii="Cambria Math" w:hAnsi="Cambria Math" w:cs="Cambria Math"/>
          </w:rPr>
          <m:t>∈N</m:t>
        </m:r>
      </m:oMath>
      <w:r>
        <w:t xml:space="preserve">, </w:t>
      </w:r>
      <w:r>
        <w:rPr>
          <w:rFonts w:cs="Times New Roman"/>
        </w:rPr>
        <w:t>каждый</w:t>
      </w:r>
      <w:r>
        <w:t xml:space="preserve"> </w:t>
      </w:r>
      <w:r>
        <w:rPr>
          <w:rFonts w:cs="Times New Roman"/>
        </w:rPr>
        <w:t>писатель</w:t>
      </w:r>
      <w:r>
        <w:t xml:space="preserve"> </w:t>
      </w:r>
      <w:r>
        <w:rPr>
          <w:rFonts w:cs="Times New Roman"/>
        </w:rPr>
        <w:t>имеет</w:t>
      </w:r>
      <w:r>
        <w:t xml:space="preserve"> </w:t>
      </w:r>
      <w:r>
        <w:rPr>
          <w:rFonts w:cs="Times New Roman"/>
        </w:rPr>
        <w:t xml:space="preserve">текст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rPr>
          <w:rFonts w:ascii="Cambria Math" w:hAnsi="Cambria Math" w:cs="Cambria Math"/>
        </w:rPr>
        <w:t xml:space="preserve"> </w:t>
      </w:r>
      <w:r>
        <w:t>который является одинаковым и по смыслу является слитой версией на момент времени</w:t>
      </w:r>
      <w:r w:rsidRPr="006448D2">
        <w:t xml:space="preserve"> </w:t>
      </w:r>
      <m:oMath>
        <m:r>
          <w:rPr>
            <w:rFonts w:ascii="Cambria Math" w:hAnsi="Cambria Math" w:cs="Cambria Math"/>
          </w:rPr>
          <m:t>t</m:t>
        </m:r>
        <m:r>
          <w:rPr>
            <w:rFonts w:ascii="Cambria Math" w:hAnsi="Cambria Math"/>
          </w:rPr>
          <m:t>-</m:t>
        </m:r>
        <m:r>
          <w:rPr>
            <w:rFonts w:ascii="Cambria Math" w:hAnsi="Cambria Math" w:cs="Cambria Math"/>
          </w:rPr>
          <m:t>T</m:t>
        </m:r>
      </m:oMath>
      <w:r>
        <w:t>.</w:t>
      </w:r>
    </w:p>
    <w:p w:rsidR="006448D2" w:rsidRDefault="006448D2" w:rsidP="006448D2">
      <w:r>
        <w:t>Не обращая пока внимания на обработку ошибок, которые могут возникнуть во время работы, опишем основные шаги алгоритма. Для каждого писателя:</w:t>
      </w:r>
    </w:p>
    <w:p w:rsidR="006448D2" w:rsidRDefault="006448D2" w:rsidP="001672BD">
      <w:pPr>
        <w:pStyle w:val="ListParagraph"/>
        <w:numPr>
          <w:ilvl w:val="0"/>
          <w:numId w:val="25"/>
        </w:numPr>
      </w:pPr>
      <w:r>
        <w:t>В момент времени</w:t>
      </w:r>
      <w:r w:rsidRPr="006448D2">
        <w:t xml:space="preserve"> </w:t>
      </w:r>
      <m:oMath>
        <m:r>
          <w:rPr>
            <w:rFonts w:ascii="Cambria Math" w:hAnsi="Cambria Math" w:cs="Cambria Math"/>
          </w:rPr>
          <m:t>t</m:t>
        </m:r>
      </m:oMath>
      <w:r w:rsidRPr="001672BD">
        <w:rPr>
          <w:rFonts w:ascii="Cambria Math" w:hAnsi="Cambria Math" w:cs="Cambria Math"/>
        </w:rPr>
        <w:t xml:space="preserve"> </w:t>
      </w:r>
      <w:r>
        <w:t>запускается процедура синхронизации;</w:t>
      </w:r>
    </w:p>
    <w:p w:rsidR="006448D2" w:rsidRDefault="006448D2" w:rsidP="001672BD">
      <w:pPr>
        <w:pStyle w:val="ListParagraph"/>
      </w:pPr>
      <w:r>
        <w:t>Считается дельта</w:t>
      </w:r>
      <w:r w:rsidRPr="006448D2">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Pr="006448D2">
        <w:rPr>
          <w:rFonts w:ascii="Cambria Math" w:hAnsi="Cambria Math" w:cs="Cambria Math"/>
        </w:rPr>
        <w:t xml:space="preserve"> </w:t>
      </w:r>
      <w:r>
        <w:t xml:space="preserve">между текущим текстом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t xml:space="preserve"> и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oMath>
      <w:r>
        <w:t>;</w:t>
      </w:r>
    </w:p>
    <w:p w:rsidR="006448D2" w:rsidRDefault="006448D2" w:rsidP="001672BD">
      <w:pPr>
        <w:pStyle w:val="ListParagraph"/>
      </w:pPr>
      <w:r>
        <w:t>Полученный результат сериализуется и отправляется в хранилище;</w:t>
      </w:r>
    </w:p>
    <w:p w:rsidR="006448D2" w:rsidRDefault="006448D2" w:rsidP="001672BD">
      <w:pPr>
        <w:pStyle w:val="ListParagraph"/>
      </w:pPr>
      <w:r>
        <w:t>Присваивается</w:t>
      </w:r>
      <w:r w:rsidR="001672BD" w:rsidRPr="001672BD">
        <w:t xml:space="preserve">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rsidR="001672BD" w:rsidRPr="001672BD">
        <w:rPr>
          <w:rFonts w:ascii="Cambria Math" w:hAnsi="Cambria Math" w:cs="Cambria Math"/>
        </w:rPr>
        <w:t xml:space="preserve"> </w:t>
      </w:r>
      <w:r>
        <w:t>(в дальнейшем будет пояснение, на каком основании это можно сделать).</w:t>
      </w:r>
    </w:p>
    <w:p w:rsidR="006448D2" w:rsidRDefault="006448D2" w:rsidP="006448D2">
      <w:r>
        <w:t xml:space="preserve">Таким образом, обозначена процедура, которая гарантирует, что при редактировании текста, об этом будут уведомлено хранилище, при этом хранилище обязано воссоздать текст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t xml:space="preserve"> применяя дельту к исходному тексту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t xml:space="preserve">. Остается обозначить, каким образом принимать дельты, чтобы не нарушить консистентность текста </w:t>
      </w:r>
      <w:r>
        <w:rPr>
          <w:rFonts w:ascii="Cambria Math" w:hAnsi="Cambria Math" w:cs="Cambria Math"/>
        </w:rPr>
        <w:t>𝑆</w:t>
      </w:r>
      <w:r>
        <w:t xml:space="preserve"> во всей системе:</w:t>
      </w:r>
    </w:p>
    <w:p w:rsidR="006448D2" w:rsidRDefault="006448D2" w:rsidP="001672BD">
      <w:pPr>
        <w:pStyle w:val="ListParagraph"/>
        <w:numPr>
          <w:ilvl w:val="0"/>
          <w:numId w:val="26"/>
        </w:numPr>
      </w:pPr>
      <w:r>
        <w:t>Хранилище принимает дельту</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1672BD">
      <w:pPr>
        <w:pStyle w:val="ListParagraph"/>
      </w:pPr>
      <w:r>
        <w:t>Применяет дельту к</w:t>
      </w:r>
      <w:r w:rsidR="001672BD" w:rsidRPr="001672BD">
        <w:t xml:space="preserve">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t>, получая</w:t>
      </w:r>
      <w:r w:rsidR="001672BD" w:rsidRPr="001672BD">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1672BD">
      <w:pPr>
        <w:pStyle w:val="ListParagraph"/>
      </w:pPr>
      <w:r>
        <w:t>Если предыдущие шаги выполнены без конфликтов двойной записи, отправляет всем остальным участникам</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6448D2">
      <w:r>
        <w:t>Необходимо обязать каждого писателя принять дельту</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1672BD" w:rsidRPr="001672BD">
        <w:rPr>
          <w:rFonts w:eastAsiaTheme="minorEastAsia"/>
        </w:rPr>
        <w:t xml:space="preserve"> </w:t>
      </w:r>
      <w:r>
        <w:t xml:space="preserve">от хранилища, поскольку все изменения в хранилище являются итоговыми и не могут быть отменены. Тогда </w:t>
      </w:r>
      <w:r w:rsidR="001672BD">
        <w:t xml:space="preserve">для писателя </w:t>
      </w:r>
      <w:r>
        <w:t>процедура применения дельты от хранилища:</w:t>
      </w:r>
    </w:p>
    <w:p w:rsidR="006448D2" w:rsidRDefault="006448D2" w:rsidP="00FB1117">
      <w:pPr>
        <w:pStyle w:val="ListParagraph"/>
        <w:numPr>
          <w:ilvl w:val="0"/>
          <w:numId w:val="27"/>
        </w:numPr>
      </w:pPr>
      <w:r>
        <w:lastRenderedPageBreak/>
        <w:t>Попытаться применить дельту к текущему тексту</w:t>
      </w:r>
      <w:r w:rsidR="001672BD">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r>
          <w:rPr>
            <w:rFonts w:ascii="Cambria Math" w:hAnsi="Cambria Math" w:cs="Cambria Math"/>
          </w:rPr>
          <m:t xml:space="preserve"> </m:t>
        </m:r>
      </m:oMath>
      <w:r w:rsidR="001672BD" w:rsidRPr="00FB1117">
        <w:rPr>
          <w:rFonts w:eastAsiaTheme="minorEastAsia"/>
        </w:rPr>
        <w:t xml:space="preserve"> </w:t>
      </w:r>
      <w:r>
        <w:t>(</w:t>
      </w:r>
      <m:oMath>
        <m:r>
          <w:rPr>
            <w:rFonts w:ascii="Cambria Math" w:hAnsi="Cambria Math" w:cs="Cambria Math"/>
          </w:rPr>
          <m:t>δ</m:t>
        </m:r>
      </m:oMath>
      <w:r w:rsidR="001672BD" w:rsidRPr="00FB1117">
        <w:rPr>
          <w:rFonts w:ascii="Cambria Math" w:hAnsi="Cambria Math" w:cs="Cambria Math"/>
        </w:rPr>
        <w:t xml:space="preserve"> </w:t>
      </w:r>
      <w:r>
        <w:t>отвечает за время задержки между текущим временем и временем</w:t>
      </w:r>
      <w:r w:rsidR="001672BD">
        <w:t xml:space="preserve"> </w:t>
      </w:r>
      <m:oMath>
        <m:r>
          <w:rPr>
            <w:rFonts w:ascii="Cambria Math" w:hAnsi="Cambria Math" w:cs="Cambria Math"/>
          </w:rPr>
          <m:t>t</m:t>
        </m:r>
      </m:oMath>
      <w:r>
        <w:t>);</w:t>
      </w:r>
    </w:p>
    <w:p w:rsidR="00FB1117" w:rsidRPr="00FB1117" w:rsidRDefault="006448D2" w:rsidP="00FB1117">
      <w:pPr>
        <w:pStyle w:val="ListParagraph"/>
      </w:pPr>
      <w:r>
        <w:t>Если возникает конфликт, необходимо вернуться (в истории изменений</w:t>
      </w:r>
      <w:r w:rsidR="00FB1117" w:rsidRPr="00FB1117">
        <w:t xml:space="preserve"> текста) на первое состояние, при котором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FB1117" w:rsidRPr="00FB1117">
        <w:rPr>
          <w:rFonts w:ascii="Cambria Math" w:hAnsi="Cambria Math" w:cs="Cambria Math"/>
        </w:rPr>
        <w:t xml:space="preserve"> </w:t>
      </w:r>
      <w:r w:rsidR="00FB1117" w:rsidRPr="00FB1117">
        <w:t xml:space="preserve">может примениться и воссоздать состояние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FB1117" w:rsidRPr="00FB1117">
        <w:t>.</w:t>
      </w:r>
    </w:p>
    <w:p w:rsidR="00FB1117" w:rsidRDefault="00FB1117" w:rsidP="00FB1117">
      <w:pPr>
        <w:pStyle w:val="ListParagraph"/>
        <w:numPr>
          <w:ilvl w:val="1"/>
          <w:numId w:val="20"/>
        </w:numPr>
      </w:pPr>
      <w:r>
        <w:t>Сохраним текущее состояние текста как</w:t>
      </w:r>
      <w:r w:rsidRPr="00FB1117">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r>
          <w:rPr>
            <w:rFonts w:ascii="Cambria Math" w:hAnsi="Cambria Math" w:cs="Cambria Math"/>
          </w:rPr>
          <m:t xml:space="preserve"> </m:t>
        </m:r>
      </m:oMath>
      <w:r w:rsidRPr="00FB1117">
        <w:rPr>
          <w:rFonts w:ascii="Cambria Math" w:hAnsi="Cambria Math" w:cs="Cambria Math"/>
        </w:rPr>
        <w:t xml:space="preserve"> </w:t>
      </w:r>
      <w:r>
        <w:t>для того, чтобы не потерять уже сделанные изменения, которые произошли за время</w:t>
      </w:r>
      <w:r w:rsidRPr="00FB1117">
        <w:t xml:space="preserve"> </w:t>
      </w:r>
      <w:r>
        <w:rPr>
          <w:rFonts w:ascii="Cambria Math" w:hAnsi="Cambria Math" w:cs="Cambria Math"/>
        </w:rPr>
        <w:t>𝛿</w:t>
      </w:r>
      <w:r>
        <w:t>.</w:t>
      </w:r>
    </w:p>
    <w:p w:rsidR="00FB1117" w:rsidRDefault="00FB1117" w:rsidP="00FB1117">
      <w:pPr>
        <w:pStyle w:val="ListParagraph"/>
        <w:numPr>
          <w:ilvl w:val="1"/>
          <w:numId w:val="20"/>
        </w:numPr>
      </w:pPr>
      <w:r>
        <w:t xml:space="preserve">Будем </w:t>
      </w:r>
      <w:r>
        <w:t>отменять</w:t>
      </w:r>
      <w:r>
        <w:t xml:space="preserve"> (</w:t>
      </w:r>
      <w:r>
        <w:t>«</w:t>
      </w:r>
      <w:r>
        <w:t>откатывать</w:t>
      </w:r>
      <w:r>
        <w:t>»</w:t>
      </w:r>
      <w:r>
        <w:t>) изменения начиная с последнего, двигаясь обратно во времени, пока не сможет примениться</w:t>
      </w:r>
      <w:r>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Pr>
          <w:rFonts w:ascii="Cambria Math" w:hAnsi="Cambria Math" w:cs="Cambria Math"/>
        </w:rPr>
        <w:t xml:space="preserve"> </w:t>
      </w:r>
      <w:r>
        <w:t>без конфликтов. Обозначим найденное состояние как</w:t>
      </w:r>
      <w:r>
        <w:t xml:space="preserve"> </w:t>
      </w:r>
      <w:r>
        <w:rPr>
          <w:rFonts w:ascii="Cambria Math" w:hAnsi="Cambria Math" w:cs="Cambria Math"/>
        </w:rPr>
        <w:t>𝑍</w:t>
      </w:r>
      <w:r>
        <w:t>.</w:t>
      </w:r>
    </w:p>
    <w:p w:rsidR="00FB1117" w:rsidRDefault="00FB1117" w:rsidP="00FB1117">
      <w:pPr>
        <w:pStyle w:val="ListParagraph"/>
        <w:numPr>
          <w:ilvl w:val="1"/>
          <w:numId w:val="20"/>
        </w:numPr>
      </w:pPr>
      <w:r>
        <w:t>Присвоим</w:t>
      </w:r>
      <w:r>
        <w:t xml:space="preserve">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lang w:val="en-US"/>
              </w:rPr>
              <m:t>t</m:t>
            </m:r>
          </m:sub>
        </m:sSub>
        <m:r>
          <w:rPr>
            <w:rFonts w:ascii="Cambria Math" w:hAnsi="Cambria Math"/>
          </w:rPr>
          <m:t>=</m:t>
        </m:r>
        <m:r>
          <w:rPr>
            <w:rFonts w:ascii="Cambria Math" w:hAnsi="Cambria Math" w:cs="Cambria Math"/>
          </w:rPr>
          <m:t>Z</m:t>
        </m:r>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 получив тем самым то состояние, которое было в хранилище на момент времени</w:t>
      </w:r>
      <w:r w:rsidRPr="00FB1117">
        <w:t xml:space="preserve"> </w:t>
      </w:r>
      <w:r>
        <w:rPr>
          <w:rFonts w:ascii="Cambria Math" w:hAnsi="Cambria Math" w:cs="Cambria Math"/>
        </w:rPr>
        <w:t>𝑡</w:t>
      </w:r>
      <w:r>
        <w:t>.</w:t>
      </w:r>
    </w:p>
    <w:p w:rsidR="00FB1117" w:rsidRPr="00FB1117" w:rsidRDefault="00FB1117" w:rsidP="00FB1117">
      <w:pPr>
        <w:pStyle w:val="ListParagraph"/>
        <w:numPr>
          <w:ilvl w:val="1"/>
          <w:numId w:val="20"/>
        </w:numPr>
      </w:pPr>
      <w:r>
        <w:t xml:space="preserve">Чтобы не потерять сделанные изменения за время </w:t>
      </w:r>
      <w:r>
        <w:rPr>
          <w:rFonts w:ascii="Cambria Math" w:hAnsi="Cambria Math" w:cs="Cambria Math"/>
        </w:rPr>
        <w:t>𝛿</w:t>
      </w:r>
      <w:r>
        <w:t>, посчитаем дельту между</w:t>
      </w:r>
      <w:r w:rsidRPr="00FB1117">
        <w:t xml:space="preserve"> </w:t>
      </w:r>
      <w:r>
        <w:rPr>
          <w:rFonts w:ascii="Cambria Math" w:hAnsi="Cambria Math" w:cs="Cambria Math"/>
        </w:rPr>
        <w:t>𝑍</w:t>
      </w:r>
      <w:r w:rsidRPr="00FB1117">
        <w:rPr>
          <w:rFonts w:ascii="Cambria Math" w:hAnsi="Cambria Math" w:cs="Cambria Math"/>
        </w:rPr>
        <w:t xml:space="preserve"> </w:t>
      </w:r>
      <w:r>
        <w:t>и</w:t>
      </w:r>
      <w:r w:rsidRPr="00FB1117">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oMath>
      <w:r>
        <w:t>. Обозначим эту дельту как</w:t>
      </w:r>
      <w:r>
        <w:rPr>
          <w:lang w:val="en-US"/>
        </w:rPr>
        <w:t xml:space="preserve"> </w:t>
      </w:r>
      <w:r>
        <w:rPr>
          <w:rFonts w:ascii="Cambria Math" w:hAnsi="Cambria Math" w:cs="Cambria Math"/>
        </w:rPr>
        <w:t>𝜁</w:t>
      </w:r>
      <w:r>
        <w:t>.</w:t>
      </w:r>
    </w:p>
    <w:p w:rsidR="00FB1117" w:rsidRPr="00FB1117" w:rsidRDefault="00FB1117" w:rsidP="00FB1117">
      <w:r w:rsidRPr="00FB1117">
        <w:t>Очевидно, что дельта</w:t>
      </w:r>
      <w:r w:rsidRPr="00FB1117">
        <w:t xml:space="preserve"> </w:t>
      </w:r>
      <w:r w:rsidRPr="00FB1117">
        <w:rPr>
          <w:rFonts w:ascii="Cambria Math" w:hAnsi="Cambria Math" w:cs="Cambria Math"/>
          <w:lang w:val="en-US"/>
        </w:rPr>
        <w:t>𝜁</w:t>
      </w:r>
      <w:r w:rsidRPr="00FB1117">
        <w:rPr>
          <w:rFonts w:ascii="Cambria Math" w:hAnsi="Cambria Math" w:cs="Cambria Math"/>
        </w:rPr>
        <w:t xml:space="preserve"> </w:t>
      </w:r>
      <w:r w:rsidRPr="00FB1117">
        <w:t>не сможет примениться к состоянию</w:t>
      </w:r>
      <w:r w:rsidRPr="00FB1117">
        <w:t xml:space="preserve"> </w:t>
      </w:r>
      <w:r w:rsidRPr="00FB1117">
        <w:rPr>
          <w:rFonts w:ascii="Cambria Math" w:hAnsi="Cambria Math" w:cs="Cambria Math"/>
          <w:lang w:val="en-US"/>
        </w:rPr>
        <w:t>𝛧</w:t>
      </w:r>
      <w:r w:rsidRPr="00FB1117">
        <w:rPr>
          <w:rFonts w:ascii="Cambria Math" w:hAnsi="Cambria Math" w:cs="Cambria Math"/>
        </w:rPr>
        <w:t xml:space="preserve"> </w:t>
      </w:r>
      <w:r w:rsidRPr="00FB1117">
        <w:t>без конфликтов, потому что контекст, необходимый для вставок и удалений не будет совпадать, из-за примененной</w:t>
      </w:r>
      <w:r w:rsidRPr="00FB1117">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Pr="00FB1117">
        <w:t>.</w:t>
      </w:r>
    </w:p>
    <w:p w:rsidR="00FB1117" w:rsidRDefault="00FB1117" w:rsidP="00FB1117">
      <w:pPr>
        <w:rPr>
          <w:lang w:val="en-US"/>
        </w:rPr>
      </w:pPr>
      <w:r w:rsidRPr="00FB1117">
        <w:t xml:space="preserve">Таким образом, чтобы правильно обрабатывать ситуации конфликта, необходим алгоритм, который бы мог применить дельту с нарушением контекста. </w:t>
      </w:r>
      <w:r w:rsidRPr="00FB1117">
        <w:rPr>
          <w:lang w:val="en-US"/>
        </w:rPr>
        <w:t xml:space="preserve">К </w:t>
      </w:r>
      <w:r w:rsidRPr="00B25E9E">
        <w:t>счастью</w:t>
      </w:r>
      <w:r w:rsidRPr="00FB1117">
        <w:rPr>
          <w:lang w:val="en-US"/>
        </w:rPr>
        <w:t xml:space="preserve">, </w:t>
      </w:r>
      <w:r w:rsidRPr="00B25E9E">
        <w:t>такой</w:t>
      </w:r>
      <w:r w:rsidRPr="00FB1117">
        <w:rPr>
          <w:lang w:val="en-US"/>
        </w:rPr>
        <w:t xml:space="preserve"> </w:t>
      </w:r>
      <w:r w:rsidRPr="00B25E9E">
        <w:t>алгоритм</w:t>
      </w:r>
      <w:r w:rsidRPr="00FB1117">
        <w:rPr>
          <w:lang w:val="en-US"/>
        </w:rPr>
        <w:t xml:space="preserve"> </w:t>
      </w:r>
      <w:r w:rsidRPr="00B25E9E">
        <w:t>существует</w:t>
      </w:r>
      <w:r w:rsidRPr="00FB1117">
        <w:rPr>
          <w:lang w:val="en-US"/>
        </w:rPr>
        <w:t xml:space="preserve"> и </w:t>
      </w:r>
      <w:r w:rsidRPr="00B25E9E">
        <w:t>называется</w:t>
      </w:r>
      <w:r w:rsidRPr="00FB1117">
        <w:rPr>
          <w:lang w:val="en-US"/>
        </w:rPr>
        <w:t xml:space="preserve"> Fuzzy Patch.</w:t>
      </w:r>
    </w:p>
    <w:p w:rsidR="00600748" w:rsidRDefault="00600748" w:rsidP="00600748">
      <w:pPr>
        <w:pStyle w:val="Heading3"/>
        <w:rPr>
          <w:lang w:val="en-US"/>
        </w:rPr>
      </w:pPr>
      <w:r>
        <w:t xml:space="preserve">Алгоритм </w:t>
      </w:r>
      <w:r>
        <w:rPr>
          <w:lang w:val="en-US"/>
        </w:rPr>
        <w:t>Fuzzy Patch</w:t>
      </w:r>
    </w:p>
    <w:p w:rsidR="00600748" w:rsidRPr="00600748" w:rsidRDefault="00600748" w:rsidP="00600748">
      <w:r w:rsidRPr="00600748">
        <w:t xml:space="preserve">Описание </w:t>
      </w:r>
      <w:r w:rsidRPr="00600748">
        <w:rPr>
          <w:lang w:val="en-US"/>
        </w:rPr>
        <w:t>Fuzzy</w:t>
      </w:r>
      <w:r w:rsidRPr="00600748">
        <w:t xml:space="preserve"> </w:t>
      </w:r>
      <w:r w:rsidRPr="00600748">
        <w:rPr>
          <w:lang w:val="en-US"/>
        </w:rPr>
        <w:t>Patch</w:t>
      </w:r>
      <w:r w:rsidRPr="00600748">
        <w:t xml:space="preserve"> алгоритма лучше начать с примера ситуации, которая часто возникает у программистов при работе с СКВ.</w:t>
      </w:r>
    </w:p>
    <w:p w:rsidR="00600748" w:rsidRDefault="00600748" w:rsidP="00600748">
      <w:r w:rsidRPr="00600748">
        <w:t xml:space="preserve">Во время работы с системой контроля версий </w:t>
      </w:r>
      <w:r w:rsidRPr="00600748">
        <w:rPr>
          <w:lang w:val="en-US"/>
        </w:rPr>
        <w:t>Git</w:t>
      </w:r>
      <w:r w:rsidRPr="00600748">
        <w:t>, типична ситуация, когда при слиянии двух веток</w:t>
      </w:r>
      <w:r>
        <w:rPr>
          <w:rStyle w:val="FootnoteReference"/>
        </w:rPr>
        <w:footnoteReference w:id="6"/>
      </w:r>
      <w:r w:rsidRPr="00600748">
        <w:t xml:space="preserve">, возникает конфликт, который может разрешить </w:t>
      </w:r>
      <w:r w:rsidRPr="00600748">
        <w:lastRenderedPageBreak/>
        <w:t>лишь человек. Такое получается, когда дельты начинают</w:t>
      </w:r>
      <w:r w:rsidRPr="00600748">
        <w:t xml:space="preserve"> </w:t>
      </w:r>
      <w:r w:rsidRPr="00600748">
        <w:t xml:space="preserve">применять к версии текста, которая не является прямым прообразом данного текста. </w:t>
      </w:r>
      <w:r w:rsidRPr="00600748">
        <w:t>Приведем пример (см. табл</w:t>
      </w:r>
      <w:r>
        <w:t>ицу</w:t>
      </w:r>
      <w:r w:rsidRPr="00600748">
        <w:t xml:space="preserve"> </w:t>
      </w:r>
      <w:r>
        <w:fldChar w:fldCharType="begin"/>
      </w:r>
      <w:r>
        <w:instrText xml:space="preserve"> REF _Ref419749119 </w:instrText>
      </w:r>
      <w:r w:rsidRPr="00600748">
        <w:instrText>\# 0</w:instrText>
      </w:r>
      <w:r>
        <w:instrText xml:space="preserve"> \</w:instrText>
      </w:r>
      <w:r>
        <w:rPr>
          <w:lang w:val="en-US"/>
        </w:rPr>
        <w:instrText>h</w:instrText>
      </w:r>
      <w:r>
        <w:instrText xml:space="preserve"> </w:instrText>
      </w:r>
      <w:r>
        <w:fldChar w:fldCharType="separate"/>
      </w:r>
      <w:r>
        <w:t>1</w:t>
      </w:r>
      <w:r>
        <w:fldChar w:fldCharType="end"/>
      </w:r>
      <w:r w:rsidRPr="00600748">
        <w:t>).</w:t>
      </w:r>
    </w:p>
    <w:p w:rsidR="00600748" w:rsidRDefault="00600748" w:rsidP="00600748">
      <w:pPr>
        <w:pStyle w:val="TableCaption"/>
      </w:pPr>
      <w:bookmarkStart w:id="20" w:name="_Ref419749119"/>
      <w:bookmarkStart w:id="21" w:name="_Ref419749147"/>
      <w:r>
        <w:t xml:space="preserve">Таблица </w:t>
      </w:r>
      <w:r>
        <w:fldChar w:fldCharType="begin"/>
      </w:r>
      <w:r w:rsidRPr="00600748">
        <w:instrText xml:space="preserve"> SEQ Таблица \* ARABIC </w:instrText>
      </w:r>
      <w:r>
        <w:fldChar w:fldCharType="separate"/>
      </w:r>
      <w:r w:rsidR="00841465">
        <w:rPr>
          <w:noProof/>
        </w:rPr>
        <w:t>1</w:t>
      </w:r>
      <w:r>
        <w:fldChar w:fldCharType="end"/>
      </w:r>
      <w:bookmarkEnd w:id="20"/>
      <w:r>
        <w:t xml:space="preserve"> — </w:t>
      </w:r>
      <w:r>
        <w:rPr>
          <w:noProof/>
        </w:rPr>
        <w:t xml:space="preserve">Пример применения дельты в СКВ </w:t>
      </w:r>
      <w:r>
        <w:rPr>
          <w:noProof/>
          <w:lang w:val="en-US"/>
        </w:rPr>
        <w:t>Git</w:t>
      </w:r>
      <w:r w:rsidRPr="00600748">
        <w:rPr>
          <w:noProof/>
        </w:rPr>
        <w:t xml:space="preserve">, </w:t>
      </w:r>
      <w:r>
        <w:rPr>
          <w:noProof/>
        </w:rPr>
        <w:t>когда нарушен контекст дельты</w:t>
      </w:r>
      <w:bookmarkEnd w:id="21"/>
    </w:p>
    <w:tbl>
      <w:tblPr>
        <w:tblStyle w:val="TableGrid"/>
        <w:tblW w:w="0" w:type="auto"/>
        <w:tblLook w:val="04A0" w:firstRow="1" w:lastRow="0" w:firstColumn="1" w:lastColumn="0" w:noHBand="0" w:noVBand="1"/>
      </w:tblPr>
      <w:tblGrid>
        <w:gridCol w:w="3284"/>
        <w:gridCol w:w="3285"/>
        <w:gridCol w:w="3285"/>
      </w:tblGrid>
      <w:tr w:rsidR="00600748" w:rsidTr="00C473FF">
        <w:tc>
          <w:tcPr>
            <w:tcW w:w="3284" w:type="dxa"/>
            <w:vAlign w:val="center"/>
          </w:tcPr>
          <w:p w:rsidR="00600748" w:rsidRPr="00C473FF" w:rsidRDefault="00C473FF" w:rsidP="00C473FF">
            <w:pPr>
              <w:pStyle w:val="a1"/>
            </w:pPr>
            <w:r>
              <w:t>Дельта</w:t>
            </w:r>
          </w:p>
        </w:tc>
        <w:tc>
          <w:tcPr>
            <w:tcW w:w="3285" w:type="dxa"/>
            <w:vAlign w:val="center"/>
          </w:tcPr>
          <w:p w:rsidR="00600748" w:rsidRDefault="00C473FF" w:rsidP="00C473FF">
            <w:pPr>
              <w:pStyle w:val="a1"/>
            </w:pPr>
            <w:r>
              <w:t>Текст</w:t>
            </w:r>
          </w:p>
        </w:tc>
        <w:tc>
          <w:tcPr>
            <w:tcW w:w="3285" w:type="dxa"/>
            <w:vAlign w:val="center"/>
          </w:tcPr>
          <w:p w:rsidR="00600748" w:rsidRDefault="00C473FF" w:rsidP="00C473FF">
            <w:pPr>
              <w:pStyle w:val="a1"/>
            </w:pPr>
            <w:r w:rsidRPr="00C473FF">
              <w:t>Результат применения дельты к тексту</w:t>
            </w:r>
          </w:p>
        </w:tc>
      </w:tr>
      <w:tr w:rsidR="00C473FF" w:rsidTr="00600748">
        <w:tc>
          <w:tcPr>
            <w:tcW w:w="3284" w:type="dxa"/>
            <w:vMerge w:val="restart"/>
          </w:tcPr>
          <w:tbl>
            <w:tblPr>
              <w:tblW w:w="0" w:type="auto"/>
              <w:tblBorders>
                <w:top w:val="nil"/>
                <w:left w:val="nil"/>
                <w:bottom w:val="nil"/>
                <w:right w:val="nil"/>
              </w:tblBorders>
              <w:tblLook w:val="0000" w:firstRow="0" w:lastRow="0" w:firstColumn="0" w:lastColumn="0" w:noHBand="0" w:noVBand="0"/>
            </w:tblPr>
            <w:tblGrid>
              <w:gridCol w:w="2377"/>
            </w:tblGrid>
            <w:tr w:rsidR="00C473FF" w:rsidRPr="00C473FF" w:rsidTr="00C473FF">
              <w:tblPrEx>
                <w:tblCellMar>
                  <w:top w:w="0" w:type="dxa"/>
                  <w:bottom w:w="0" w:type="dxa"/>
                </w:tblCellMar>
              </w:tblPrEx>
              <w:trPr>
                <w:trHeight w:val="901"/>
              </w:trPr>
              <w:tc>
                <w:tcPr>
                  <w:tcW w:w="0" w:type="auto"/>
                </w:tcPr>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 -1,3 +1,3 @@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Шла Саша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Шел Паша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по шоссе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и сосала сушку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и сосал сушку </w:t>
                  </w:r>
                </w:p>
              </w:tc>
            </w:tr>
          </w:tbl>
          <w:p w:rsidR="00C473FF" w:rsidRPr="00C473FF" w:rsidRDefault="00C473FF" w:rsidP="00C473FF">
            <w:pPr>
              <w:ind w:firstLine="0"/>
              <w:jc w:val="left"/>
              <w:rPr>
                <w:rFonts w:ascii="Courier New" w:hAnsi="Courier New" w:cs="Courier New"/>
                <w:sz w:val="24"/>
                <w:szCs w:val="24"/>
              </w:rPr>
            </w:pPr>
          </w:p>
        </w:tc>
        <w:tc>
          <w:tcPr>
            <w:tcW w:w="3285" w:type="dxa"/>
          </w:tcPr>
          <w:p w:rsidR="00C473FF" w:rsidRPr="00C473FF" w:rsidRDefault="00C473FF" w:rsidP="00C473FF">
            <w:pPr>
              <w:pStyle w:val="Default"/>
            </w:pPr>
            <w:r w:rsidRPr="00C473FF">
              <w:t xml:space="preserve">Шла С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а сушку </w:t>
            </w:r>
          </w:p>
        </w:tc>
        <w:tc>
          <w:tcPr>
            <w:tcW w:w="3285" w:type="dxa"/>
          </w:tcPr>
          <w:p w:rsidR="00C473FF" w:rsidRPr="00C473FF" w:rsidRDefault="00C473FF" w:rsidP="00C473FF">
            <w:pPr>
              <w:pStyle w:val="Default"/>
            </w:pPr>
            <w:r w:rsidRPr="00C473FF">
              <w:t xml:space="preserve">Шел П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 сушку </w:t>
            </w:r>
          </w:p>
        </w:tc>
      </w:tr>
      <w:tr w:rsidR="00C473FF" w:rsidTr="00600748">
        <w:tc>
          <w:tcPr>
            <w:tcW w:w="3284" w:type="dxa"/>
            <w:vMerge/>
          </w:tcPr>
          <w:p w:rsidR="00C473FF" w:rsidRPr="00C473FF" w:rsidRDefault="00C473FF" w:rsidP="00C473FF">
            <w:pPr>
              <w:ind w:firstLine="0"/>
              <w:jc w:val="left"/>
              <w:rPr>
                <w:rFonts w:ascii="Courier New" w:hAnsi="Courier New" w:cs="Courier New"/>
                <w:sz w:val="24"/>
                <w:szCs w:val="24"/>
              </w:rPr>
            </w:pPr>
          </w:p>
        </w:tc>
        <w:tc>
          <w:tcPr>
            <w:tcW w:w="3285" w:type="dxa"/>
          </w:tcPr>
          <w:p w:rsidR="00C473FF" w:rsidRPr="00C473FF" w:rsidRDefault="00C473FF" w:rsidP="00C473FF">
            <w:pPr>
              <w:pStyle w:val="Default"/>
            </w:pPr>
            <w:r w:rsidRPr="00C473FF">
              <w:t xml:space="preserve">Шла М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а сушку </w:t>
            </w:r>
          </w:p>
        </w:tc>
        <w:tc>
          <w:tcPr>
            <w:tcW w:w="3285" w:type="dxa"/>
          </w:tcPr>
          <w:p w:rsidR="00C473FF" w:rsidRPr="00C473FF" w:rsidRDefault="00C473FF" w:rsidP="00C473FF">
            <w:pPr>
              <w:pStyle w:val="Default"/>
            </w:pPr>
            <w:r w:rsidRPr="00C473FF">
              <w:t xml:space="preserve">&lt;&lt;&lt;&lt;&lt;&lt;&lt; </w:t>
            </w:r>
          </w:p>
          <w:p w:rsidR="00C473FF" w:rsidRPr="00C473FF" w:rsidRDefault="00C473FF" w:rsidP="00C473FF">
            <w:pPr>
              <w:pStyle w:val="Default"/>
            </w:pPr>
            <w:r w:rsidRPr="00C473FF">
              <w:t xml:space="preserve">Шла Маша </w:t>
            </w:r>
          </w:p>
          <w:p w:rsidR="00C473FF" w:rsidRPr="00C473FF" w:rsidRDefault="00C473FF" w:rsidP="00C473FF">
            <w:pPr>
              <w:pStyle w:val="Default"/>
            </w:pPr>
            <w:r w:rsidRPr="00C473FF">
              <w:t xml:space="preserve">======= </w:t>
            </w:r>
          </w:p>
          <w:p w:rsidR="00C473FF" w:rsidRPr="00C473FF" w:rsidRDefault="00C473FF" w:rsidP="00C473FF">
            <w:pPr>
              <w:pStyle w:val="Default"/>
            </w:pPr>
            <w:r w:rsidRPr="00C473FF">
              <w:t xml:space="preserve">Шел Паша </w:t>
            </w:r>
          </w:p>
          <w:p w:rsidR="00C473FF" w:rsidRPr="00C473FF" w:rsidRDefault="00C473FF" w:rsidP="00C473FF">
            <w:pPr>
              <w:pStyle w:val="Default"/>
            </w:pPr>
            <w:r w:rsidRPr="00C473FF">
              <w:t xml:space="preserve">&gt;&gt;&gt;&gt;&gt;&gt;&gt;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 сушку </w:t>
            </w:r>
          </w:p>
        </w:tc>
      </w:tr>
    </w:tbl>
    <w:p w:rsidR="00600748" w:rsidRPr="00600748" w:rsidRDefault="00600748" w:rsidP="00600748"/>
    <w:p w:rsidR="00600748" w:rsidRDefault="00600748" w:rsidP="00600748">
      <w:r w:rsidRPr="00600748">
        <w:t>Как видно из примера, во втором случае дельта не может быть применена полностью, потому что нарушен контекст. Результат применения дельты ко второму тексту получился не таким, каким он предполагался и максимум, который смогла сделать СКВ — это указать возможное место</w:t>
      </w:r>
      <w:r>
        <w:t xml:space="preserve"> </w:t>
      </w:r>
      <w:r w:rsidRPr="00600748">
        <w:t>строки «Шел Паша» — это первая строка (разделение символами &lt; и &gt; указывается конфликт двойной записи).</w:t>
      </w:r>
    </w:p>
    <w:p w:rsidR="00600748" w:rsidRDefault="00600748" w:rsidP="00600748">
      <w:r>
        <w:t>Такое решение основывается на том, что последующий контекст совпал, но точное решение СКВ не может сделать и оставляет ситуацию как есть.</w:t>
      </w:r>
    </w:p>
    <w:p w:rsidR="00600748" w:rsidRDefault="00600748" w:rsidP="00600748">
      <w:r>
        <w:t>Среди известных программ, реализующих данное поведение — это GNU Patch. GNU Patch использует простой алгоритм нечеткого поиска. Согласно документации:</w:t>
      </w:r>
    </w:p>
    <w:p w:rsidR="00600748" w:rsidRPr="00890B41" w:rsidRDefault="00600748" w:rsidP="00600748">
      <w:r>
        <w:t>« ... программа может определить, если дельта не может быть полностью применена без ошибок и в таких случаях ищет корректное место для каждого фрагмента дельты в отдельности. Вначале фрагмент дельты</w:t>
      </w:r>
      <w:r>
        <w:t xml:space="preserve"> </w:t>
      </w:r>
      <w:r w:rsidRPr="00600748">
        <w:t xml:space="preserve">ищется в предполагаемой окрестности. Если контекст не совпадает производится вторая </w:t>
      </w:r>
      <w:r w:rsidRPr="00600748">
        <w:lastRenderedPageBreak/>
        <w:t>попытка, сужая контекст таким образом, что отбрасываются одна строка контекста до и одна строка после фрагмента дельты. Если по прежнему не получается применить дельту в предполагаемой окрестности, то отбрасываются по две строк</w:t>
      </w:r>
      <w:r>
        <w:t xml:space="preserve">и и производится вновь поиск» </w:t>
      </w:r>
      <w:r>
        <w:fldChar w:fldCharType="begin" w:fldLock="1"/>
      </w:r>
      <w:r w:rsidR="00890B41">
        <w:instrText>ADDIN CSL_CITATION { "citationItems" : [ { "id" : "ITEM-1", "itemData" : { "URL" : "http://savannah.gnu.org/projects/patch/", "accessed" : { "date-parts" : [ [ "2015", "5", "18" ] ] }, "id" : "ITEM-1", "issued" : { "date-parts" : [ [ "0" ] ] }, "title" : "\u0414\u043e\u043a\u0443\u043c\u0435\u043d\u0442\u0430\u0446\u0438\u044f \u0443\u0442\u0438\u043b\u0438\u0442\u044b GNU Patch", "type" : "webpage" }, "uris" : [ "http://www.mendeley.com/documents/?uuid=1fe55011-045b-4755-8d6e-3177304ef290" ] } ], "mendeley" : { "formattedCitation" : "[9]", "plainTextFormattedCitation" : "[9]", "previouslyFormattedCitation" : "[9]" }, "properties" : { "noteIndex" : 0 }, "schema" : "https://github.com/citation-style-language/schema/raw/master/csl-citation.json" }</w:instrText>
      </w:r>
      <w:r>
        <w:fldChar w:fldCharType="separate"/>
      </w:r>
      <w:r w:rsidRPr="00600748">
        <w:rPr>
          <w:noProof/>
        </w:rPr>
        <w:t>[9]</w:t>
      </w:r>
      <w:r>
        <w:fldChar w:fldCharType="end"/>
      </w:r>
      <w:r w:rsidRPr="00600748">
        <w:t>.</w:t>
      </w:r>
    </w:p>
    <w:p w:rsidR="00890B41" w:rsidRPr="00890B41" w:rsidRDefault="00890B41" w:rsidP="00890B41">
      <w:r w:rsidRPr="00890B41">
        <w:t>Как можно понять, такой подход является относительно ненадежным. Даже незначительные изменения между двумя версиями файла могут привести к тому, что дельта не сможет примениться.</w:t>
      </w:r>
    </w:p>
    <w:p w:rsidR="00890B41" w:rsidRPr="00890B41" w:rsidRDefault="00890B41" w:rsidP="00890B41">
      <w:r w:rsidRPr="00890B41">
        <w:t>В приведенном выше примере, если заменить слово «Саша» на «Паша», то это приведет к конфликту, несмотря на то, что контекст совпал (начало файла — пустая строка). Интуитивно понятно, что при редактировании текста в режиме реального времени такие ситуации не должны происходить в принципе.</w:t>
      </w:r>
    </w:p>
    <w:p w:rsidR="00890B41" w:rsidRPr="00890B41" w:rsidRDefault="00890B41" w:rsidP="00890B41">
      <w:r w:rsidRPr="00890B41">
        <w:t xml:space="preserve">К тому же, такое поведение может породить ошибки такого плана: если в файле находятся два одинаковых кусочка текста и при этом кусочек, к которому по идее должна примениться дельта, был удален. Программа </w:t>
      </w:r>
      <w:r w:rsidRPr="00890B41">
        <w:rPr>
          <w:lang w:val="en-US"/>
        </w:rPr>
        <w:t>GNU</w:t>
      </w:r>
      <w:r w:rsidRPr="00890B41">
        <w:t xml:space="preserve"> </w:t>
      </w:r>
      <w:r w:rsidRPr="00890B41">
        <w:rPr>
          <w:lang w:val="en-US"/>
        </w:rPr>
        <w:t>Patch</w:t>
      </w:r>
      <w:r w:rsidRPr="00890B41">
        <w:t xml:space="preserve"> посчитает неудаленный отрывок текста за совпавший контекст, даже если он находится в противоположном конце файла.</w:t>
      </w:r>
    </w:p>
    <w:p w:rsidR="003B3C68" w:rsidRDefault="00890B41" w:rsidP="00890B41">
      <w:pPr>
        <w:rPr>
          <w:lang w:val="en-US"/>
        </w:rPr>
      </w:pPr>
      <w:r w:rsidRPr="00890B41">
        <w:rPr>
          <w:lang w:val="en-US"/>
        </w:rPr>
        <w:t>Fuzzy</w:t>
      </w:r>
      <w:r w:rsidRPr="00890B41">
        <w:t xml:space="preserve"> </w:t>
      </w:r>
      <w:r w:rsidRPr="00890B41">
        <w:rPr>
          <w:lang w:val="en-US"/>
        </w:rPr>
        <w:t>Patch</w:t>
      </w:r>
      <w:r w:rsidRPr="00890B41">
        <w:t xml:space="preserve"> алгоритм решает эту проблему: для этого хранятся фрагменты дельты не построчно, а посимвольно. Для каждого символа есть его контекст. Это позволит применять несколько фрагментов дельты на одной строке.</w:t>
      </w:r>
    </w:p>
    <w:p w:rsidR="00890B41" w:rsidRPr="00890B41" w:rsidRDefault="00890B41" w:rsidP="00890B41">
      <w:r w:rsidRPr="00890B41">
        <w:t>Данная ситуация может натолкнуть на мысль, что вместо процедуры отбрасывания контекстных строк лучше для каждого символа в дельте (обладающего контекстом) найти место в тексте для которого минимально расстояние Левенштейна: количество изменений которые надо допустить в тексте, чтобы он совпал с контекстом дельты. Назовем эти изменения ошибками.</w:t>
      </w:r>
    </w:p>
    <w:p w:rsidR="00890B41" w:rsidRPr="00890B41" w:rsidRDefault="00890B41" w:rsidP="00890B41">
      <w:r w:rsidRPr="00890B41">
        <w:t>Действительно, расстояние Левенштейна характеризует «похожесть»</w:t>
      </w:r>
      <w:r w:rsidRPr="00890B41">
        <w:t xml:space="preserve"> </w:t>
      </w:r>
      <w:r w:rsidRPr="00890B41">
        <w:t>одной строки на другую. Интуитивно, если исходный текст к которому применяется дельта будет похож на контекст дельты, то расстояние Левенштейна будет небольшим.</w:t>
      </w:r>
    </w:p>
    <w:p w:rsidR="00890B41" w:rsidRPr="00890B41" w:rsidRDefault="00890B41" w:rsidP="00890B41">
      <w:r w:rsidRPr="00890B41">
        <w:lastRenderedPageBreak/>
        <w:t>Таким образом можно предложить наивный алгоритм, который бы мог применить дельту с нарушением контекста: допустить факт того, что в контексте одна ошибка, пройти весь текст, попытавшись применить его с одной ошибкой, и, если не получилось, то допустить 2 ошибки и так далее.</w:t>
      </w:r>
    </w:p>
    <w:p w:rsidR="00890B41" w:rsidRDefault="00890B41" w:rsidP="00B25E9E">
      <w:pPr>
        <w:pStyle w:val="Heading4"/>
      </w:pPr>
      <w:r>
        <w:t>Алгоритм нечеткого поиска фрагментов дельты в тексте</w:t>
      </w:r>
    </w:p>
    <w:p w:rsidR="00890B41" w:rsidRDefault="00890B41" w:rsidP="00890B41">
      <w:r>
        <w:t>На сегодняшний момент алгоритмы быстрого нечеткого поиска в достаточной степени изучены. Один из таких алгоритмов — это двоичный алгоритм поиска подстроки, или что тоже самое Shift-or.</w:t>
      </w:r>
    </w:p>
    <w:p w:rsidR="00890B41" w:rsidRDefault="00890B41" w:rsidP="00890B41">
      <w:r>
        <w:t xml:space="preserve">Данный </w:t>
      </w:r>
      <w:r>
        <w:t xml:space="preserve">алгоритм поиска подстроки, </w:t>
      </w:r>
      <w:r>
        <w:t xml:space="preserve">использует </w:t>
      </w:r>
      <w:r>
        <w:t xml:space="preserve">тот факт, что в современных компьютерах битовый сдвиг и побитовое ИЛИ являются атомарными операциями. Вычислительная сложность — </w:t>
      </w:r>
      <w:r>
        <w:rPr>
          <w:rFonts w:ascii="Cambria Math" w:hAnsi="Cambria Math" w:cs="Cambria Math"/>
        </w:rPr>
        <w:t>𝑂</w:t>
      </w:r>
      <w:r>
        <w:t>(|</w:t>
      </w:r>
      <w:r>
        <w:rPr>
          <w:rFonts w:ascii="Cambria Math" w:hAnsi="Cambria Math" w:cs="Cambria Math"/>
        </w:rPr>
        <w:t>𝑛</w:t>
      </w:r>
      <w:r>
        <w:t>|</w:t>
      </w:r>
      <w:r>
        <w:rPr>
          <w:rFonts w:ascii="Cambria Math" w:hAnsi="Cambria Math" w:cs="Cambria Math"/>
        </w:rPr>
        <w:t>⋅</w:t>
      </w:r>
      <w:r>
        <w:t>|</w:t>
      </w:r>
      <w:r>
        <w:rPr>
          <w:rFonts w:ascii="Cambria Math" w:hAnsi="Cambria Math" w:cs="Cambria Math"/>
        </w:rPr>
        <w:t>𝑚</w:t>
      </w:r>
      <w:r>
        <w:t>|)</w:t>
      </w:r>
      <w:r>
        <w:t xml:space="preserve"> </w:t>
      </w:r>
      <w:r>
        <w:t>где |</w:t>
      </w:r>
      <w:r>
        <w:rPr>
          <w:rFonts w:ascii="Cambria Math" w:hAnsi="Cambria Math" w:cs="Cambria Math"/>
        </w:rPr>
        <w:t>𝑛</w:t>
      </w:r>
      <w:r>
        <w:t>|</w:t>
      </w:r>
      <w:r>
        <w:t xml:space="preserve"> </w:t>
      </w:r>
      <w:r>
        <w:t>это длина искомой подстроки, |</w:t>
      </w:r>
      <w:r>
        <w:rPr>
          <w:rFonts w:ascii="Cambria Math" w:hAnsi="Cambria Math" w:cs="Cambria Math"/>
        </w:rPr>
        <w:t>𝑚</w:t>
      </w:r>
      <w:r>
        <w:t>|</w:t>
      </w:r>
      <w:r>
        <w:t xml:space="preserve"> </w:t>
      </w:r>
      <w:r>
        <w:t>— это длина строки, в которой ведется поиск. Полное опис</w:t>
      </w:r>
      <w:r>
        <w:t xml:space="preserve">ание алгоритма представлено в </w:t>
      </w:r>
      <w:r>
        <w:fldChar w:fldCharType="begin" w:fldLock="1"/>
      </w:r>
      <w:r w:rsidR="00177D0D">
        <w:instrText>ADDIN CSL_CITATION { "citationItems" : [ { "id" : "ITEM-1", "itemData" : { "author" : [ { "dropping-particle" : "", "family" : "Fredriksson", "given" : "Kimmo", "non-dropping-particle" : "", "parse-names" : false, "suffix" : "" }, { "dropping-particle" : "", "family" : "Grabowski", "given" : "Szymon", "non-dropping-particle" : "", "parse-names" : false, "suffix" : "" } ], "container-title" : "Journal of Discrete Algorithms", "id" : "ITEM-1", "issue" : "4", "issued" : { "date-parts" : [ [ "2009" ] ] }, "page" : "579-594", "publisher" : "Elsevier", "title" : "Average-optimal string matching", "type" : "article-journal", "volume" : "7" }, "uris" : [ "http://www.mendeley.com/documents/?uuid=bf0b2dd7-0b73-42ec-b4a4-b16b2c20697c" ] } ], "mendeley" : { "formattedCitation" : "[10]", "plainTextFormattedCitation" : "[10]", "previouslyFormattedCitation" : "[10]" }, "properties" : { "noteIndex" : 0 }, "schema" : "https://github.com/citation-style-language/schema/raw/master/csl-citation.json" }</w:instrText>
      </w:r>
      <w:r>
        <w:fldChar w:fldCharType="separate"/>
      </w:r>
      <w:r w:rsidRPr="00890B41">
        <w:rPr>
          <w:noProof/>
        </w:rPr>
        <w:t>[10]</w:t>
      </w:r>
      <w:r>
        <w:fldChar w:fldCharType="end"/>
      </w:r>
      <w:r>
        <w:t>.</w:t>
      </w:r>
    </w:p>
    <w:p w:rsidR="00890B41" w:rsidRDefault="00890B41" w:rsidP="00890B41">
      <w:r>
        <w:t>При нечетком поиске подстроки в строке существует два основных параметра, отвечающие за точность найденного фрагмента: близость к ожидаемой области и количество допустимых ошибок в подстроке.</w:t>
      </w:r>
    </w:p>
    <w:p w:rsidR="00EA2C6C" w:rsidRPr="00EA2C6C" w:rsidRDefault="00890B41" w:rsidP="00EA2C6C">
      <w:r>
        <w:t xml:space="preserve">В качестве метрики похожести для нечеткого поиска, </w:t>
      </w:r>
      <w:r>
        <w:t>используется</w:t>
      </w:r>
      <w:r>
        <w:t xml:space="preserve"> следующее определение:</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1241"/>
      </w:tblGrid>
      <w:tr w:rsidR="00EA2C6C" w:rsidTr="00EA2C6C">
        <w:tc>
          <w:tcPr>
            <w:tcW w:w="8613" w:type="dxa"/>
          </w:tcPr>
          <w:p w:rsidR="00EA2C6C" w:rsidRDefault="00EA2C6C" w:rsidP="004964CB">
            <w:pPr>
              <w:ind w:firstLine="0"/>
              <w:rPr>
                <w:rFonts w:eastAsiaTheme="minorEastAsia"/>
              </w:rPr>
            </w:pPr>
            <m:oMathPara>
              <m:oMath>
                <m:r>
                  <w:rPr>
                    <w:rFonts w:ascii="Cambria Math" w:hAnsi="Cambria Math"/>
                  </w:rPr>
                  <m:t>s=</m:t>
                </m:r>
                <m:d>
                  <m:dPr>
                    <m:ctrlPr>
                      <w:rPr>
                        <w:rFonts w:ascii="Cambria Math" w:hAnsi="Cambria Math"/>
                        <w:i/>
                      </w:rPr>
                    </m:ctrlPr>
                  </m:dPr>
                  <m:e>
                    <m:f>
                      <m:fPr>
                        <m:ctrlPr>
                          <w:rPr>
                            <w:rFonts w:ascii="Cambria Math" w:hAnsi="Cambria Math"/>
                            <w:i/>
                          </w:rPr>
                        </m:ctrlPr>
                      </m:fPr>
                      <m:num>
                        <m:r>
                          <w:rPr>
                            <w:rFonts w:ascii="Cambria Math" w:hAnsi="Cambria Math"/>
                          </w:rPr>
                          <m:t>e</m:t>
                        </m:r>
                      </m:num>
                      <m:den>
                        <m:r>
                          <w:rPr>
                            <w:rFonts w:ascii="Cambria Math" w:hAnsi="Cambria Math"/>
                          </w:rPr>
                          <m:t>p</m:t>
                        </m:r>
                      </m:den>
                    </m:f>
                  </m:e>
                </m:d>
                <m:f>
                  <m:fPr>
                    <m:ctrlPr>
                      <w:rPr>
                        <w:rFonts w:ascii="Cambria Math" w:hAnsi="Cambria Math"/>
                        <w:i/>
                      </w:rPr>
                    </m:ctrlPr>
                  </m:fPr>
                  <m:num>
                    <m:r>
                      <w:rPr>
                        <w:rFonts w:ascii="Cambria Math" w:hAnsi="Cambria Math"/>
                      </w:rPr>
                      <m:t>1</m:t>
                    </m:r>
                  </m:num>
                  <m:den>
                    <m:r>
                      <w:rPr>
                        <w:rFonts w:ascii="Cambria Math" w:hAnsi="Cambria Math"/>
                      </w:rPr>
                      <m:t>c</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t</m:t>
                        </m:r>
                      </m:den>
                    </m:f>
                  </m:e>
                </m:d>
                <m:f>
                  <m:fPr>
                    <m:ctrlPr>
                      <w:rPr>
                        <w:rFonts w:ascii="Cambria Math" w:hAnsi="Cambria Math"/>
                        <w:i/>
                      </w:rPr>
                    </m:ctrlPr>
                  </m:fPr>
                  <m:num>
                    <m:r>
                      <w:rPr>
                        <w:rFonts w:ascii="Cambria Math" w:hAnsi="Cambria Math"/>
                      </w:rPr>
                      <m:t>1</m:t>
                    </m:r>
                  </m:num>
                  <m:den>
                    <m:r>
                      <w:rPr>
                        <w:rFonts w:ascii="Cambria Math" w:hAnsi="Cambria Math"/>
                      </w:rPr>
                      <m:t>1-c</m:t>
                    </m:r>
                  </m:den>
                </m:f>
                <m:r>
                  <w:rPr>
                    <w:rFonts w:ascii="Cambria Math" w:hAnsi="Cambria Math"/>
                  </w:rPr>
                  <m:t xml:space="preserve"> ,</m:t>
                </m:r>
              </m:oMath>
            </m:oMathPara>
          </w:p>
        </w:tc>
        <w:tc>
          <w:tcPr>
            <w:tcW w:w="1241" w:type="dxa"/>
            <w:vAlign w:val="center"/>
          </w:tcPr>
          <w:p w:rsidR="00EA2C6C" w:rsidRDefault="00EA2C6C" w:rsidP="00EA2C6C">
            <w:pPr>
              <w:ind w:firstLine="0"/>
              <w:jc w:val="center"/>
              <w:rPr>
                <w:rFonts w:eastAsiaTheme="minorEastAsia"/>
              </w:rPr>
            </w:pPr>
            <w:r>
              <w:rPr>
                <w:rFonts w:eastAsiaTheme="minorEastAsia"/>
              </w:rPr>
              <w:t>(1)</w:t>
            </w:r>
          </w:p>
        </w:tc>
      </w:tr>
    </w:tbl>
    <w:p w:rsidR="004964CB" w:rsidRDefault="004964CB" w:rsidP="004964CB">
      <w:pPr>
        <w:rPr>
          <w:rFonts w:eastAsiaTheme="minorEastAsia"/>
        </w:rPr>
      </w:pPr>
      <w:r>
        <w:rPr>
          <w:rFonts w:eastAsiaTheme="minorEastAsia"/>
        </w:rPr>
        <w:t xml:space="preserve">где </w:t>
      </w:r>
      <m:oMath>
        <m:r>
          <w:rPr>
            <w:rFonts w:ascii="Cambria Math" w:eastAsiaTheme="minorEastAsia" w:hAnsi="Cambria Math"/>
            <w:lang w:val="en-US"/>
          </w:rPr>
          <m:t>s</m:t>
        </m:r>
      </m:oMath>
      <w:r w:rsidRPr="004964CB">
        <w:rPr>
          <w:rFonts w:eastAsiaTheme="minorEastAsia"/>
        </w:rPr>
        <w:t xml:space="preserve"> </w:t>
      </w:r>
      <w:r>
        <w:rPr>
          <w:rFonts w:eastAsiaTheme="minorEastAsia"/>
        </w:rPr>
        <w:t xml:space="preserve">— это </w:t>
      </w:r>
      <w:r w:rsidRPr="004964CB">
        <w:rPr>
          <w:rFonts w:eastAsiaTheme="minorEastAsia"/>
        </w:rPr>
        <w:t>минимизируемый</w:t>
      </w:r>
      <w:r>
        <w:rPr>
          <w:rFonts w:eastAsiaTheme="minorEastAsia"/>
        </w:rPr>
        <w:t xml:space="preserve"> параметр, интуитивно характери</w:t>
      </w:r>
      <w:r w:rsidRPr="004964CB">
        <w:rPr>
          <w:rFonts w:eastAsiaTheme="minorEastAsia"/>
        </w:rPr>
        <w:t xml:space="preserve">зующий степень похожести; </w:t>
      </w:r>
      <w:r w:rsidRPr="004964CB">
        <w:rPr>
          <w:rFonts w:ascii="Cambria Math" w:eastAsiaTheme="minorEastAsia" w:hAnsi="Cambria Math" w:cs="Cambria Math"/>
        </w:rPr>
        <w:t>𝑒</w:t>
      </w:r>
      <w:r w:rsidRPr="004964CB">
        <w:rPr>
          <w:rFonts w:eastAsiaTheme="minorEastAsia"/>
        </w:rPr>
        <w:t xml:space="preserve"> — количество ошибок (расстояние Левенштейна); </w:t>
      </w:r>
      <w:r w:rsidRPr="004964CB">
        <w:rPr>
          <w:rFonts w:ascii="Cambria Math" w:eastAsiaTheme="minorEastAsia" w:hAnsi="Cambria Math" w:cs="Cambria Math"/>
        </w:rPr>
        <w:t>𝑝</w:t>
      </w:r>
      <w:r w:rsidRPr="004964CB">
        <w:rPr>
          <w:rFonts w:eastAsiaTheme="minorEastAsia"/>
        </w:rPr>
        <w:t xml:space="preserve"> — длина подстроки; </w:t>
      </w:r>
      <w:r w:rsidRPr="004964CB">
        <w:rPr>
          <w:rFonts w:ascii="Cambria Math" w:eastAsiaTheme="minorEastAsia" w:hAnsi="Cambria Math" w:cs="Cambria Math"/>
        </w:rPr>
        <w:t>𝑑</w:t>
      </w:r>
      <w:r w:rsidRPr="004964CB">
        <w:rPr>
          <w:rFonts w:eastAsiaTheme="minorEastAsia"/>
        </w:rPr>
        <w:t xml:space="preserve"> — расстояние (в символах) найденной подстроки от предполагаемого места; </w:t>
      </w:r>
      <w:r w:rsidRPr="004964CB">
        <w:rPr>
          <w:rFonts w:ascii="Cambria Math" w:eastAsiaTheme="minorEastAsia" w:hAnsi="Cambria Math" w:cs="Cambria Math"/>
        </w:rPr>
        <w:t>𝑡</w:t>
      </w:r>
      <w:r w:rsidRPr="004964CB">
        <w:rPr>
          <w:rFonts w:eastAsiaTheme="minorEastAsia"/>
        </w:rPr>
        <w:t xml:space="preserve"> — длина всего текста; </w:t>
      </w:r>
      <w:r w:rsidRPr="004964CB">
        <w:rPr>
          <w:rFonts w:ascii="Cambria Math" w:eastAsiaTheme="minorEastAsia" w:hAnsi="Cambria Math" w:cs="Cambria Math"/>
        </w:rPr>
        <w:t>𝑐</w:t>
      </w:r>
      <w:r w:rsidRPr="004964CB">
        <w:rPr>
          <w:rFonts w:eastAsiaTheme="minorEastAsia"/>
        </w:rPr>
        <w:t xml:space="preserve"> — весовой параметр.</w:t>
      </w:r>
    </w:p>
    <w:p w:rsidR="003C263A" w:rsidRPr="003C263A" w:rsidRDefault="003C263A" w:rsidP="003C263A">
      <w:pPr>
        <w:rPr>
          <w:rFonts w:eastAsiaTheme="minorEastAsia"/>
        </w:rPr>
      </w:pPr>
      <w:r w:rsidRPr="003C263A">
        <w:rPr>
          <w:rFonts w:eastAsiaTheme="minorEastAsia"/>
        </w:rPr>
        <w:t>Данное определение интуитивно позволяет учитывать не только количество ошибок (в контексте), но и сдвиг (исчисляемый в символах) от предполагаемого идеального места нахождения искомого фрагмента дельты.</w:t>
      </w:r>
    </w:p>
    <w:p w:rsidR="003C263A" w:rsidRPr="003C263A" w:rsidRDefault="003C263A" w:rsidP="003C263A">
      <w:pPr>
        <w:rPr>
          <w:rFonts w:eastAsiaTheme="minorEastAsia"/>
        </w:rPr>
      </w:pPr>
      <w:r w:rsidRPr="003C263A">
        <w:rPr>
          <w:rFonts w:eastAsiaTheme="minorEastAsia"/>
        </w:rPr>
        <w:lastRenderedPageBreak/>
        <w:t xml:space="preserve">Константа </w:t>
      </w:r>
      <w:r w:rsidRPr="003C263A">
        <w:rPr>
          <w:rFonts w:ascii="Cambria Math" w:eastAsiaTheme="minorEastAsia" w:hAnsi="Cambria Math" w:cs="Cambria Math"/>
        </w:rPr>
        <w:t>𝑐</w:t>
      </w:r>
      <w:r w:rsidRPr="003C263A">
        <w:rPr>
          <w:rFonts w:eastAsiaTheme="minorEastAsia"/>
        </w:rPr>
        <w:t xml:space="preserve"> вводит соотношение между учитываемыми ошибками и сдвигом.</w:t>
      </w:r>
    </w:p>
    <w:p w:rsidR="004964CB" w:rsidRDefault="003C263A" w:rsidP="003C263A">
      <w:pPr>
        <w:rPr>
          <w:rFonts w:eastAsiaTheme="minorEastAsia"/>
        </w:rPr>
      </w:pPr>
      <w:r w:rsidRPr="003C263A">
        <w:rPr>
          <w:rFonts w:eastAsiaTheme="minorEastAsia"/>
        </w:rPr>
        <w:t xml:space="preserve">Еще одна переменная, которая может быть настроена это размер текста </w:t>
      </w:r>
      <w:r w:rsidRPr="003C263A">
        <w:rPr>
          <w:rFonts w:ascii="Cambria Math" w:eastAsiaTheme="minorEastAsia" w:hAnsi="Cambria Math" w:cs="Cambria Math"/>
        </w:rPr>
        <w:t>𝑡</w:t>
      </w:r>
      <w:r w:rsidRPr="003C263A">
        <w:rPr>
          <w:rFonts w:eastAsiaTheme="minorEastAsia"/>
        </w:rPr>
        <w:t xml:space="preserve">. Минимум переменной </w:t>
      </w:r>
      <w:r>
        <w:rPr>
          <w:rFonts w:eastAsiaTheme="minorEastAsia"/>
        </w:rPr>
        <w:t xml:space="preserve"> </w:t>
      </w:r>
      <w:r w:rsidRPr="003C263A">
        <w:rPr>
          <w:rFonts w:ascii="Cambria Math" w:eastAsiaTheme="minorEastAsia" w:hAnsi="Cambria Math" w:cs="Cambria Math"/>
        </w:rPr>
        <w:t>𝑡</w:t>
      </w:r>
      <w:r w:rsidRPr="003C263A">
        <w:rPr>
          <w:rFonts w:eastAsiaTheme="minorEastAsia"/>
        </w:rPr>
        <w:t xml:space="preserve"> можно ограничить для небольших файлов (из-за того, что изменения в нескольких символах могут привести слагаемое</w:t>
      </w:r>
      <w:r>
        <w:rPr>
          <w:rFonts w:eastAsiaTheme="minorEastAsia"/>
        </w:rPr>
        <w:t xml:space="preserve"> </w:t>
      </w:r>
      <m:oMath>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t</m:t>
            </m:r>
          </m:den>
        </m:f>
      </m:oMath>
      <w:r>
        <w:rPr>
          <w:rFonts w:eastAsiaTheme="minorEastAsia"/>
        </w:rPr>
        <w:t xml:space="preserve"> к </w:t>
      </w:r>
      <w:r w:rsidRPr="003C263A">
        <w:rPr>
          <w:rFonts w:eastAsiaTheme="minorEastAsia"/>
        </w:rPr>
        <w:t xml:space="preserve"> сравнительно большому числу) или, аналогично максимум для больших файлов.</w:t>
      </w:r>
    </w:p>
    <w:p w:rsidR="003C263A" w:rsidRPr="003C263A" w:rsidRDefault="003C263A" w:rsidP="003C263A">
      <w:pPr>
        <w:rPr>
          <w:rFonts w:eastAsiaTheme="minorEastAsia"/>
        </w:rPr>
      </w:pPr>
      <w:r w:rsidRPr="003C263A">
        <w:rPr>
          <w:rFonts w:eastAsiaTheme="minorEastAsia"/>
        </w:rPr>
        <w:t>При нечетком поиске всегда есть компромисс между местом нахождения подстроки и количеством допущенных ошибок. Опишем данный компромисс, рассмотрев как ошибки и сдвиг соотносятся при нечетком поиске.</w:t>
      </w:r>
    </w:p>
    <w:p w:rsidR="003C263A" w:rsidRPr="003C263A" w:rsidRDefault="003C263A" w:rsidP="003C263A">
      <w:pPr>
        <w:rPr>
          <w:rFonts w:eastAsiaTheme="minorEastAsia"/>
        </w:rPr>
      </w:pPr>
      <w:r w:rsidRPr="003C263A">
        <w:rPr>
          <w:rFonts w:eastAsiaTheme="minorEastAsia"/>
        </w:rPr>
        <w:t>Самый простой алгоритм поиска подстроки в строке будет следующий: сканировать весь текст в поисках точного вхождения. Если подстрока не найдена, то сканирование продолжиться с допущением одной ошибки. Если подстрока с одной ошибкой не найдена, то допустить две ошибки и т. д. пока число ошибок не будет равно на один меньше, чем длина искомой подстроки (потому что в таком случае она найдется в любом месте строки).</w:t>
      </w:r>
    </w:p>
    <w:p w:rsidR="003C263A" w:rsidRDefault="003C263A" w:rsidP="003C263A">
      <w:pPr>
        <w:rPr>
          <w:rFonts w:eastAsiaTheme="minorEastAsia"/>
        </w:rPr>
      </w:pPr>
      <w:r w:rsidRPr="003C263A">
        <w:rPr>
          <w:rFonts w:eastAsiaTheme="minorEastAsia"/>
        </w:rPr>
        <w:t>Данная стратегия поведения приводит к прямоугольной сетке, содержащей места возм</w:t>
      </w:r>
      <w:r w:rsidR="002E5D10">
        <w:rPr>
          <w:rFonts w:eastAsiaTheme="minorEastAsia"/>
        </w:rPr>
        <w:t xml:space="preserve">ожных соответствий (см. таблицу </w:t>
      </w:r>
      <w:r w:rsidR="002E5D10">
        <w:rPr>
          <w:rFonts w:eastAsiaTheme="minorEastAsia"/>
        </w:rPr>
        <w:fldChar w:fldCharType="begin"/>
      </w:r>
      <w:r w:rsidR="002E5D10">
        <w:rPr>
          <w:rFonts w:eastAsiaTheme="minorEastAsia"/>
        </w:rPr>
        <w:instrText xml:space="preserve"> REF _Ref419751512 </w:instrText>
      </w:r>
      <w:r w:rsidR="002E5D10" w:rsidRPr="002E5D10">
        <w:rPr>
          <w:rFonts w:eastAsiaTheme="minorEastAsia"/>
        </w:rPr>
        <w:instrText xml:space="preserve">\# 0 </w:instrText>
      </w:r>
      <w:r w:rsidR="002E5D10">
        <w:rPr>
          <w:rFonts w:eastAsiaTheme="minorEastAsia"/>
        </w:rPr>
        <w:instrText xml:space="preserve">\h </w:instrText>
      </w:r>
      <w:r w:rsidR="002E5D10">
        <w:rPr>
          <w:rFonts w:eastAsiaTheme="minorEastAsia"/>
        </w:rPr>
      </w:r>
      <w:r w:rsidR="002E5D10">
        <w:rPr>
          <w:rFonts w:eastAsiaTheme="minorEastAsia"/>
        </w:rPr>
        <w:fldChar w:fldCharType="separate"/>
      </w:r>
      <w:r w:rsidR="002E5D10" w:rsidRPr="002E5D10">
        <w:rPr>
          <w:rFonts w:eastAsiaTheme="minorEastAsia"/>
        </w:rPr>
        <w:t>2</w:t>
      </w:r>
      <w:r w:rsidR="002E5D10">
        <w:rPr>
          <w:rFonts w:eastAsiaTheme="minorEastAsia"/>
        </w:rPr>
        <w:fldChar w:fldCharType="end"/>
      </w:r>
      <w:r w:rsidRPr="003C263A">
        <w:rPr>
          <w:rFonts w:eastAsiaTheme="minorEastAsia"/>
        </w:rPr>
        <w:t>).</w:t>
      </w:r>
    </w:p>
    <w:p w:rsidR="002E5D10" w:rsidRPr="002E5D10" w:rsidRDefault="002E5D10" w:rsidP="002E5D10">
      <w:pPr>
        <w:pStyle w:val="TableCaption"/>
      </w:pPr>
      <w:bookmarkStart w:id="22" w:name="_Ref419751512"/>
      <w:r>
        <w:t xml:space="preserve">Таблица </w:t>
      </w:r>
      <w:r>
        <w:fldChar w:fldCharType="begin"/>
      </w:r>
      <w:r>
        <w:instrText xml:space="preserve"> SEQ Таблица \* ARABIC </w:instrText>
      </w:r>
      <w:r>
        <w:fldChar w:fldCharType="separate"/>
      </w:r>
      <w:r w:rsidR="00841465">
        <w:rPr>
          <w:noProof/>
        </w:rPr>
        <w:t>2</w:t>
      </w:r>
      <w:r>
        <w:fldChar w:fldCharType="end"/>
      </w:r>
      <w:bookmarkEnd w:id="22"/>
      <w:r w:rsidRPr="002E5D10">
        <w:t xml:space="preserve"> </w:t>
      </w:r>
      <w:r>
        <w:t>— Пример нечеткого поиска с допущением нескольких ошибок</w:t>
      </w:r>
    </w:p>
    <w:tbl>
      <w:tblPr>
        <w:tblStyle w:val="TableGrid"/>
        <w:tblW w:w="0" w:type="auto"/>
        <w:tblLook w:val="04A0" w:firstRow="1" w:lastRow="0" w:firstColumn="1" w:lastColumn="0" w:noHBand="0" w:noVBand="1"/>
      </w:tblPr>
      <w:tblGrid>
        <w:gridCol w:w="3085"/>
        <w:gridCol w:w="6769"/>
      </w:tblGrid>
      <w:tr w:rsidR="002E5D10" w:rsidTr="002E5D10">
        <w:tc>
          <w:tcPr>
            <w:tcW w:w="3085" w:type="dxa"/>
            <w:vMerge w:val="restart"/>
            <w:vAlign w:val="center"/>
          </w:tcPr>
          <w:p w:rsidR="002E5D10" w:rsidRPr="002E5D10" w:rsidRDefault="002E5D10" w:rsidP="002E5D10">
            <w:pPr>
              <w:pStyle w:val="a1"/>
              <w:rPr>
                <w:lang w:val="en-US"/>
              </w:rPr>
            </w:pPr>
            <w:r w:rsidRPr="002E5D10">
              <w:t>Количество допущенных ошибок</w:t>
            </w:r>
            <w:r>
              <w:rPr>
                <w:lang w:val="en-US"/>
              </w:rPr>
              <w:t xml:space="preserve"> </w:t>
            </w:r>
            <w:r w:rsidRPr="002E5D10">
              <w:rPr>
                <w:rFonts w:ascii="Cambria Math" w:hAnsi="Cambria Math" w:cs="Cambria Math"/>
              </w:rPr>
              <w:t>𝑒</w:t>
            </w:r>
          </w:p>
        </w:tc>
        <w:tc>
          <w:tcPr>
            <w:tcW w:w="6769" w:type="dxa"/>
          </w:tcPr>
          <w:p w:rsidR="002E5D10" w:rsidRDefault="002E5D10" w:rsidP="002E5D10">
            <w:pPr>
              <w:pStyle w:val="a1"/>
            </w:pPr>
            <w:r w:rsidRPr="002E5D10">
              <w:t>Строка поиска</w:t>
            </w:r>
          </w:p>
        </w:tc>
      </w:tr>
      <w:tr w:rsidR="002E5D10" w:rsidRPr="002E5D10" w:rsidTr="002E5D10">
        <w:tc>
          <w:tcPr>
            <w:tcW w:w="3085" w:type="dxa"/>
            <w:vMerge/>
            <w:vAlign w:val="center"/>
          </w:tcPr>
          <w:p w:rsidR="002E5D10" w:rsidRDefault="002E5D10" w:rsidP="002E5D10">
            <w:pPr>
              <w:pStyle w:val="a2"/>
              <w:jc w:val="center"/>
            </w:pPr>
          </w:p>
        </w:tc>
        <w:tc>
          <w:tcPr>
            <w:tcW w:w="6769" w:type="dxa"/>
          </w:tcPr>
          <w:p w:rsidR="002E5D10" w:rsidRPr="002E5D10" w:rsidRDefault="002E5D10" w:rsidP="002E5D10">
            <w:pPr>
              <w:pStyle w:val="a2"/>
              <w:jc w:val="left"/>
              <w:rPr>
                <w:rFonts w:ascii="Courier New" w:hAnsi="Courier New" w:cs="Courier New"/>
                <w:lang w:val="en-US"/>
              </w:rPr>
            </w:pPr>
            <w:r w:rsidRPr="002E5D10">
              <w:rPr>
                <w:rFonts w:ascii="Courier New" w:hAnsi="Courier New" w:cs="Courier New"/>
                <w:lang w:val="en-US"/>
              </w:rPr>
              <w:t>'Twas brillig, and the slithy toves.Did gyre</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0</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1</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11     1</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2</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1111   111  1111       111</w:t>
            </w:r>
          </w:p>
        </w:tc>
      </w:tr>
    </w:tbl>
    <w:p w:rsidR="002E5D10" w:rsidRPr="002E5D10" w:rsidRDefault="002E5D10" w:rsidP="003D348C">
      <w:pPr>
        <w:ind w:firstLine="0"/>
        <w:rPr>
          <w:rFonts w:eastAsiaTheme="minorEastAsia"/>
          <w:lang w:val="en-US"/>
        </w:rPr>
      </w:pPr>
    </w:p>
    <w:p w:rsidR="0088417F" w:rsidRPr="0088417F" w:rsidRDefault="0088417F" w:rsidP="0088417F">
      <w:pPr>
        <w:rPr>
          <w:rFonts w:eastAsiaTheme="minorEastAsia"/>
        </w:rPr>
      </w:pPr>
      <w:r w:rsidRPr="0088417F">
        <w:rPr>
          <w:rFonts w:eastAsiaTheme="minorEastAsia"/>
        </w:rPr>
        <w:t>В приведенном выше примере в строке ищется образец «the». Единица обозначает начало найденного образца в строке. Есть одно точное совпадение (первая строка содержит одну единицу), 4 неточных совпадений с одной ошибкой и 15 совпадений с двумя ошибками. При допущении</w:t>
      </w:r>
      <w:r>
        <w:rPr>
          <w:rFonts w:eastAsiaTheme="minorEastAsia"/>
        </w:rPr>
        <w:t xml:space="preserve"> </w:t>
      </w:r>
      <w:r w:rsidRPr="0088417F">
        <w:rPr>
          <w:rFonts w:eastAsiaTheme="minorEastAsia"/>
        </w:rPr>
        <w:t xml:space="preserve">количества </w:t>
      </w:r>
      <w:r w:rsidRPr="0088417F">
        <w:rPr>
          <w:rFonts w:eastAsiaTheme="minorEastAsia"/>
        </w:rPr>
        <w:lastRenderedPageBreak/>
        <w:t>ошибок, равного длине образца, подстрока заведомо найдется в любой строке, а потому данная ситуация лишена смысла.</w:t>
      </w:r>
    </w:p>
    <w:p w:rsidR="0088417F" w:rsidRDefault="0088417F" w:rsidP="0088417F">
      <w:pPr>
        <w:rPr>
          <w:rFonts w:eastAsiaTheme="minorEastAsia"/>
          <w:lang w:val="en-US"/>
        </w:rPr>
      </w:pPr>
      <w:r w:rsidRPr="0088417F">
        <w:rPr>
          <w:rFonts w:eastAsiaTheme="minorEastAsia"/>
        </w:rPr>
        <w:t>Допустим, что перед нечетким поиском, примерное место нахождения образца в строке известно. Тогда с уменьшением допустимых ошибок, будет увеличиваться окрестность места предполагаемого нахождения подстроки в строке. Пример поиска подстроки «was» в окрестности 25-го символа (прочерком указываются символы, которые не участвовали в поиске, нулем указываются просмотренные символы):</w:t>
      </w:r>
    </w:p>
    <w:p w:rsidR="00EA2C6C" w:rsidRPr="00EA2C6C" w:rsidRDefault="00EA2C6C" w:rsidP="00EA2C6C">
      <w:pPr>
        <w:pStyle w:val="TableCaption"/>
      </w:pPr>
      <w:r>
        <w:t xml:space="preserve">Таблица </w:t>
      </w:r>
      <w:r>
        <w:fldChar w:fldCharType="begin"/>
      </w:r>
      <w:r w:rsidRPr="00EA2C6C">
        <w:instrText xml:space="preserve"> SEQ Таблица \* ARABIC </w:instrText>
      </w:r>
      <w:r>
        <w:fldChar w:fldCharType="separate"/>
      </w:r>
      <w:r w:rsidR="00841465">
        <w:rPr>
          <w:noProof/>
        </w:rPr>
        <w:t>3</w:t>
      </w:r>
      <w:r>
        <w:fldChar w:fldCharType="end"/>
      </w:r>
      <w:r w:rsidRPr="00EA2C6C">
        <w:t xml:space="preserve"> </w:t>
      </w:r>
      <w:r>
        <w:t xml:space="preserve">— </w:t>
      </w:r>
      <w:r w:rsidRPr="00EA2C6C">
        <w:t>Пример нечеткого поиска со зна</w:t>
      </w:r>
      <w:r>
        <w:t xml:space="preserve">нием примерного местонахождения </w:t>
      </w:r>
      <w:r w:rsidRPr="00EA2C6C">
        <w:t>образца</w:t>
      </w:r>
    </w:p>
    <w:tbl>
      <w:tblPr>
        <w:tblStyle w:val="TableGrid"/>
        <w:tblW w:w="9854" w:type="dxa"/>
        <w:tblLook w:val="04A0" w:firstRow="1" w:lastRow="0" w:firstColumn="1" w:lastColumn="0" w:noHBand="0" w:noVBand="1"/>
      </w:tblPr>
      <w:tblGrid>
        <w:gridCol w:w="3227"/>
        <w:gridCol w:w="6627"/>
      </w:tblGrid>
      <w:tr w:rsidR="00EA2C6C" w:rsidTr="00EA2C6C">
        <w:tc>
          <w:tcPr>
            <w:tcW w:w="3227" w:type="dxa"/>
            <w:vMerge w:val="restart"/>
            <w:vAlign w:val="center"/>
          </w:tcPr>
          <w:p w:rsidR="00EA2C6C" w:rsidRPr="002E5D10" w:rsidRDefault="00EA2C6C" w:rsidP="007730FF">
            <w:pPr>
              <w:pStyle w:val="a1"/>
              <w:rPr>
                <w:lang w:val="en-US"/>
              </w:rPr>
            </w:pPr>
            <w:r w:rsidRPr="002E5D10">
              <w:t>Количество допущенных ошибок</w:t>
            </w:r>
            <w:r>
              <w:rPr>
                <w:lang w:val="en-US"/>
              </w:rPr>
              <w:t xml:space="preserve"> </w:t>
            </w:r>
            <w:r w:rsidRPr="002E5D10">
              <w:rPr>
                <w:rFonts w:ascii="Cambria Math" w:hAnsi="Cambria Math" w:cs="Cambria Math"/>
              </w:rPr>
              <w:t>𝑒</w:t>
            </w:r>
          </w:p>
        </w:tc>
        <w:tc>
          <w:tcPr>
            <w:tcW w:w="6627" w:type="dxa"/>
          </w:tcPr>
          <w:p w:rsidR="00EA2C6C" w:rsidRDefault="00EA2C6C" w:rsidP="007730FF">
            <w:pPr>
              <w:pStyle w:val="a1"/>
            </w:pPr>
            <w:r w:rsidRPr="002E5D10">
              <w:t>Строка поиска</w:t>
            </w:r>
          </w:p>
        </w:tc>
      </w:tr>
      <w:tr w:rsidR="00EA2C6C" w:rsidTr="00EA2C6C">
        <w:tc>
          <w:tcPr>
            <w:tcW w:w="3227" w:type="dxa"/>
            <w:vMerge/>
            <w:vAlign w:val="center"/>
          </w:tcPr>
          <w:p w:rsidR="00EA2C6C" w:rsidRDefault="00EA2C6C" w:rsidP="007730FF">
            <w:pPr>
              <w:pStyle w:val="a2"/>
              <w:jc w:val="center"/>
            </w:pPr>
          </w:p>
        </w:tc>
        <w:tc>
          <w:tcPr>
            <w:tcW w:w="6627" w:type="dxa"/>
          </w:tcPr>
          <w:p w:rsidR="00EA2C6C" w:rsidRPr="002E5D10" w:rsidRDefault="00EA2C6C" w:rsidP="007730FF">
            <w:pPr>
              <w:pStyle w:val="a2"/>
              <w:jc w:val="left"/>
              <w:rPr>
                <w:rFonts w:ascii="Courier New" w:hAnsi="Courier New" w:cs="Courier New"/>
                <w:lang w:val="en-US"/>
              </w:rPr>
            </w:pPr>
            <w:r w:rsidRPr="002E5D10">
              <w:rPr>
                <w:rFonts w:ascii="Courier New" w:hAnsi="Courier New" w:cs="Courier New"/>
                <w:lang w:val="en-US"/>
              </w:rPr>
              <w:t>'Twas brillig, and the slithy toves.Did gyre</w:t>
            </w:r>
          </w:p>
        </w:tc>
      </w:tr>
      <w:tr w:rsidR="00EA2C6C" w:rsidTr="00EA2C6C">
        <w:tc>
          <w:tcPr>
            <w:tcW w:w="3227" w:type="dxa"/>
            <w:vAlign w:val="center"/>
          </w:tcPr>
          <w:p w:rsidR="00EA2C6C" w:rsidRPr="002E5D10" w:rsidRDefault="00EA2C6C" w:rsidP="007730FF">
            <w:pPr>
              <w:pStyle w:val="a2"/>
              <w:jc w:val="center"/>
              <w:rPr>
                <w:lang w:val="en-US"/>
              </w:rPr>
            </w:pPr>
            <w:r>
              <w:rPr>
                <w:lang w:val="en-US"/>
              </w:rPr>
              <w:t>0</w:t>
            </w:r>
          </w:p>
        </w:tc>
        <w:tc>
          <w:tcPr>
            <w:tcW w:w="6627" w:type="dxa"/>
          </w:tcPr>
          <w:p w:rsidR="00EA2C6C" w:rsidRPr="002E5D10" w:rsidRDefault="00EA2C6C" w:rsidP="007730FF">
            <w:pPr>
              <w:pStyle w:val="a2"/>
              <w:jc w:val="left"/>
              <w:rPr>
                <w:rFonts w:ascii="Courier New" w:hAnsi="Courier New" w:cs="Courier New"/>
                <w:lang w:val="en-US"/>
              </w:rPr>
            </w:pPr>
            <w:r w:rsidRPr="00EA2C6C">
              <w:rPr>
                <w:rFonts w:ascii="Courier New" w:hAnsi="Courier New" w:cs="Courier New"/>
                <w:lang w:val="en-US"/>
              </w:rPr>
              <w:t>--100000000000000000000000000000000000000000</w:t>
            </w:r>
          </w:p>
        </w:tc>
      </w:tr>
      <w:tr w:rsidR="00EA2C6C" w:rsidTr="00EA2C6C">
        <w:tc>
          <w:tcPr>
            <w:tcW w:w="3227" w:type="dxa"/>
            <w:vAlign w:val="center"/>
          </w:tcPr>
          <w:p w:rsidR="00EA2C6C" w:rsidRPr="002E5D10" w:rsidRDefault="00EA2C6C" w:rsidP="007730FF">
            <w:pPr>
              <w:pStyle w:val="a2"/>
              <w:jc w:val="center"/>
              <w:rPr>
                <w:lang w:val="en-US"/>
              </w:rPr>
            </w:pPr>
            <w:r>
              <w:rPr>
                <w:lang w:val="en-US"/>
              </w:rPr>
              <w:t>1</w:t>
            </w:r>
          </w:p>
        </w:tc>
        <w:tc>
          <w:tcPr>
            <w:tcW w:w="6627" w:type="dxa"/>
          </w:tcPr>
          <w:p w:rsidR="00EA2C6C" w:rsidRPr="002E5D10" w:rsidRDefault="00EA2C6C" w:rsidP="007730FF">
            <w:pPr>
              <w:pStyle w:val="a2"/>
              <w:jc w:val="left"/>
              <w:rPr>
                <w:rFonts w:ascii="Courier New" w:hAnsi="Courier New" w:cs="Courier New"/>
                <w:lang w:val="en-US"/>
              </w:rPr>
            </w:pPr>
            <w:r w:rsidRPr="00EA2C6C">
              <w:rPr>
                <w:rFonts w:ascii="Courier New" w:hAnsi="Courier New" w:cs="Courier New"/>
                <w:lang w:val="en-US"/>
              </w:rPr>
              <w:t>--------------00000000000000000000000000----</w:t>
            </w:r>
          </w:p>
        </w:tc>
      </w:tr>
      <w:tr w:rsidR="00EA2C6C" w:rsidTr="00EA2C6C">
        <w:tc>
          <w:tcPr>
            <w:tcW w:w="3227" w:type="dxa"/>
            <w:vAlign w:val="center"/>
          </w:tcPr>
          <w:p w:rsidR="00EA2C6C" w:rsidRPr="002E5D10" w:rsidRDefault="00EA2C6C" w:rsidP="007730FF">
            <w:pPr>
              <w:pStyle w:val="a2"/>
              <w:jc w:val="center"/>
              <w:rPr>
                <w:lang w:val="en-US"/>
              </w:rPr>
            </w:pPr>
            <w:r>
              <w:rPr>
                <w:lang w:val="en-US"/>
              </w:rPr>
              <w:t>2</w:t>
            </w:r>
          </w:p>
        </w:tc>
        <w:tc>
          <w:tcPr>
            <w:tcW w:w="6627" w:type="dxa"/>
          </w:tcPr>
          <w:p w:rsidR="00EA2C6C" w:rsidRPr="002E5D10" w:rsidRDefault="00EA2C6C" w:rsidP="007730FF">
            <w:pPr>
              <w:pStyle w:val="a2"/>
              <w:jc w:val="left"/>
              <w:rPr>
                <w:rFonts w:ascii="Courier New" w:hAnsi="Courier New" w:cs="Courier New"/>
                <w:lang w:val="en-US"/>
              </w:rPr>
            </w:pPr>
            <w:r w:rsidRPr="00EA2C6C">
              <w:rPr>
                <w:rFonts w:ascii="Courier New" w:hAnsi="Courier New" w:cs="Courier New"/>
                <w:lang w:val="en-US"/>
              </w:rPr>
              <w:t>-------------------------0000---------------</w:t>
            </w:r>
          </w:p>
        </w:tc>
      </w:tr>
    </w:tbl>
    <w:p w:rsidR="003D348C" w:rsidRPr="003D348C" w:rsidRDefault="003D348C" w:rsidP="0088417F">
      <w:pPr>
        <w:rPr>
          <w:rFonts w:eastAsiaTheme="minorEastAsia"/>
          <w:lang w:val="en-US"/>
        </w:rPr>
      </w:pPr>
    </w:p>
    <w:p w:rsidR="0088417F" w:rsidRDefault="0088417F" w:rsidP="0088417F">
      <w:pPr>
        <w:rPr>
          <w:rFonts w:eastAsiaTheme="minorEastAsia"/>
        </w:rPr>
      </w:pPr>
      <w:r w:rsidRPr="0088417F">
        <w:rPr>
          <w:rFonts w:eastAsiaTheme="minorEastAsia"/>
        </w:rPr>
        <w:t>В приведенном примере выше видно, что в каждой строке существуют границы слева и справа, дальше которых не имеет смысла искать, потому что все найденные вхождения вне этих границ будут заведомо с бо́льшим параметром</w:t>
      </w:r>
      <w:r w:rsidRPr="0088417F">
        <w:rPr>
          <w:rFonts w:ascii="Cambria Math" w:eastAsiaTheme="minorEastAsia" w:hAnsi="Cambria Math" w:cs="Cambria Math"/>
        </w:rPr>
        <w:t>𝑠</w:t>
      </w:r>
      <w:r w:rsidRPr="0088417F">
        <w:rPr>
          <w:rFonts w:eastAsiaTheme="minorEastAsia"/>
        </w:rPr>
        <w:t>. Эти границы можно вывести из формулы</w:t>
      </w:r>
      <w:r w:rsidR="00082862">
        <w:rPr>
          <w:rFonts w:eastAsiaTheme="minorEastAsia"/>
        </w:rPr>
        <w:t xml:space="preserve"> (1)</w:t>
      </w:r>
      <w:r w:rsidRPr="0088417F">
        <w:rPr>
          <w:rFonts w:eastAsiaTheme="minorEastAsia"/>
        </w:rPr>
        <w:t xml:space="preserve">, выделив </w:t>
      </w:r>
      <w:r w:rsidRPr="0088417F">
        <w:rPr>
          <w:rFonts w:ascii="Cambria Math" w:eastAsiaTheme="minorEastAsia" w:hAnsi="Cambria Math" w:cs="Cambria Math"/>
        </w:rPr>
        <w:t>𝑑</w:t>
      </w:r>
      <w:r w:rsidR="00082862">
        <w:rPr>
          <w:rFonts w:ascii="Cambria Math" w:eastAsiaTheme="minorEastAsia" w:hAnsi="Cambria Math" w:cs="Cambria Math"/>
        </w:rPr>
        <w:t xml:space="preserve"> </w:t>
      </w:r>
      <w:r w:rsidRPr="0088417F">
        <w:rPr>
          <w:rFonts w:eastAsiaTheme="minorEastAsia"/>
        </w:rPr>
        <w:t>при данных</w:t>
      </w:r>
      <w:r w:rsidR="00082862">
        <w:rPr>
          <w:rFonts w:eastAsiaTheme="minorEastAsia"/>
        </w:rPr>
        <w:t xml:space="preserve"> </w:t>
      </w:r>
      <w:r w:rsidRPr="0088417F">
        <w:rPr>
          <w:rFonts w:ascii="Cambria Math" w:eastAsiaTheme="minorEastAsia" w:hAnsi="Cambria Math" w:cs="Cambria Math"/>
        </w:rPr>
        <w:t>𝑒</w:t>
      </w:r>
      <w:r w:rsidR="00082862">
        <w:rPr>
          <w:rFonts w:ascii="Cambria Math" w:eastAsiaTheme="minorEastAsia" w:hAnsi="Cambria Math" w:cs="Cambria Math"/>
        </w:rPr>
        <w:t xml:space="preserve"> </w:t>
      </w:r>
      <w:r w:rsidRPr="0088417F">
        <w:rPr>
          <w:rFonts w:eastAsiaTheme="minorEastAsia"/>
        </w:rPr>
        <w:t>и</w:t>
      </w:r>
      <w:r w:rsidR="00082862">
        <w:rPr>
          <w:rFonts w:eastAsiaTheme="minorEastAsia"/>
        </w:rPr>
        <w:t xml:space="preserve"> </w:t>
      </w:r>
      <w:r w:rsidRPr="0088417F">
        <w:rPr>
          <w:rFonts w:ascii="Cambria Math" w:eastAsiaTheme="minorEastAsia" w:hAnsi="Cambria Math" w:cs="Cambria Math"/>
        </w:rPr>
        <w:t>𝑠</w:t>
      </w:r>
      <w:r w:rsidRPr="0088417F">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1241"/>
      </w:tblGrid>
      <w:tr w:rsidR="00082862" w:rsidTr="007730FF">
        <w:tc>
          <w:tcPr>
            <w:tcW w:w="8613" w:type="dxa"/>
          </w:tcPr>
          <w:p w:rsidR="00082862" w:rsidRDefault="00082862" w:rsidP="00082862">
            <w:pPr>
              <w:ind w:firstLine="0"/>
              <w:rPr>
                <w:rFonts w:eastAsiaTheme="minorEastAsia"/>
              </w:rPr>
            </w:pPr>
            <m:oMathPara>
              <m:oMath>
                <m:r>
                  <w:rPr>
                    <w:rFonts w:ascii="Cambria Math" w:hAnsi="Cambria Math"/>
                    <w:lang w:val="en-US"/>
                  </w:rPr>
                  <m:t>d</m:t>
                </m:r>
                <m:r>
                  <w:rPr>
                    <w:rFonts w:ascii="Cambria Math" w:hAnsi="Cambria Math"/>
                  </w:rPr>
                  <m:t>=</m:t>
                </m:r>
                <m:r>
                  <w:rPr>
                    <w:rFonts w:ascii="Cambria Math" w:hAnsi="Cambria Math"/>
                  </w:rPr>
                  <m:t>t</m:t>
                </m:r>
                <m:d>
                  <m:dPr>
                    <m:ctrlPr>
                      <w:rPr>
                        <w:rFonts w:ascii="Cambria Math" w:hAnsi="Cambria Math"/>
                        <w:i/>
                      </w:rPr>
                    </m:ctrlPr>
                  </m:dPr>
                  <m:e>
                    <m:r>
                      <w:rPr>
                        <w:rFonts w:ascii="Cambria Math" w:hAnsi="Cambria Math"/>
                      </w:rPr>
                      <m:t xml:space="preserve">s- </m:t>
                    </m:r>
                    <m:f>
                      <m:fPr>
                        <m:ctrlPr>
                          <w:rPr>
                            <w:rFonts w:ascii="Cambria Math" w:hAnsi="Cambria Math"/>
                            <w:i/>
                          </w:rPr>
                        </m:ctrlPr>
                      </m:fPr>
                      <m:num>
                        <m:r>
                          <w:rPr>
                            <w:rFonts w:ascii="Cambria Math" w:hAnsi="Cambria Math"/>
                          </w:rPr>
                          <m:t>e</m:t>
                        </m:r>
                      </m:num>
                      <m:den>
                        <m:r>
                          <w:rPr>
                            <w:rFonts w:ascii="Cambria Math" w:hAnsi="Cambria Math"/>
                          </w:rPr>
                          <m:t>p</m:t>
                        </m:r>
                        <m:r>
                          <w:rPr>
                            <w:rFonts w:ascii="Cambria Math" w:hAnsi="Cambria Math"/>
                          </w:rPr>
                          <m:t>c</m:t>
                        </m:r>
                      </m:den>
                    </m:f>
                  </m:e>
                </m:d>
                <m:d>
                  <m:dPr>
                    <m:ctrlPr>
                      <w:rPr>
                        <w:rFonts w:ascii="Cambria Math" w:hAnsi="Cambria Math"/>
                        <w:i/>
                      </w:rPr>
                    </m:ctrlPr>
                  </m:dPr>
                  <m:e>
                    <m:r>
                      <w:rPr>
                        <w:rFonts w:ascii="Cambria Math" w:hAnsi="Cambria Math"/>
                      </w:rPr>
                      <m:t>1-c</m:t>
                    </m:r>
                  </m:e>
                </m:d>
                <m:r>
                  <w:rPr>
                    <w:rFonts w:ascii="Cambria Math" w:hAnsi="Cambria Math"/>
                  </w:rPr>
                  <m:t xml:space="preserve"> ,</m:t>
                </m:r>
              </m:oMath>
            </m:oMathPara>
          </w:p>
        </w:tc>
        <w:tc>
          <w:tcPr>
            <w:tcW w:w="1241" w:type="dxa"/>
            <w:vAlign w:val="center"/>
          </w:tcPr>
          <w:p w:rsidR="00082862" w:rsidRDefault="00082862" w:rsidP="00082862">
            <w:pPr>
              <w:ind w:firstLine="0"/>
              <w:jc w:val="center"/>
              <w:rPr>
                <w:rFonts w:eastAsiaTheme="minorEastAsia"/>
              </w:rPr>
            </w:pPr>
            <w:r>
              <w:rPr>
                <w:rFonts w:eastAsiaTheme="minorEastAsia"/>
              </w:rPr>
              <w:t>(</w:t>
            </w:r>
            <w:r>
              <w:rPr>
                <w:rFonts w:eastAsiaTheme="minorEastAsia"/>
              </w:rPr>
              <w:t>2</w:t>
            </w:r>
            <w:r>
              <w:rPr>
                <w:rFonts w:eastAsiaTheme="minorEastAsia"/>
              </w:rPr>
              <w:t>)</w:t>
            </w:r>
          </w:p>
        </w:tc>
      </w:tr>
    </w:tbl>
    <w:p w:rsidR="00082862" w:rsidRDefault="009064FD" w:rsidP="0088417F">
      <w:pPr>
        <w:rPr>
          <w:rFonts w:eastAsiaTheme="minorEastAsia"/>
          <w:lang w:val="en-US"/>
        </w:rPr>
      </w:pPr>
      <w:r w:rsidRPr="009064FD">
        <w:rPr>
          <w:rFonts w:eastAsiaTheme="minorEastAsia"/>
        </w:rPr>
        <w:t xml:space="preserve">Таким образом, для того, чтобы найти образец в строке с помощью нечеткого поиска, необходимо ограничить </w:t>
      </w:r>
      <w:r w:rsidRPr="009064FD">
        <w:rPr>
          <w:rFonts w:ascii="Cambria Math" w:eastAsiaTheme="minorEastAsia" w:hAnsi="Cambria Math" w:cs="Cambria Math"/>
        </w:rPr>
        <w:t xml:space="preserve">𝑠 </w:t>
      </w:r>
      <w:r w:rsidRPr="009064FD">
        <w:rPr>
          <w:rFonts w:eastAsiaTheme="minorEastAsia"/>
        </w:rPr>
        <w:t>каким-то числом</w:t>
      </w:r>
      <w:r w:rsidRPr="009064FD">
        <w:rPr>
          <w:rFonts w:ascii="Cambria Math" w:eastAsiaTheme="minorEastAsia" w:hAnsi="Cambria Math" w:cs="Cambria Math"/>
        </w:rPr>
        <w:t xml:space="preserve">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9064FD">
        <w:rPr>
          <w:rFonts w:eastAsiaTheme="minorEastAsia"/>
        </w:rPr>
        <w:t>, рассчитать</w:t>
      </w:r>
      <w:r>
        <w:rPr>
          <w:rFonts w:eastAsiaTheme="minorEastAsia"/>
        </w:rPr>
        <w:t xml:space="preserve"> </w:t>
      </w:r>
      <w:r w:rsidRPr="009064FD">
        <w:rPr>
          <w:rFonts w:eastAsiaTheme="minorEastAsia"/>
        </w:rPr>
        <w:t xml:space="preserve">для каждого найденного образца в предполагаемой окрестности (т. е. последовательно, для каждого </w:t>
      </w:r>
      <m:oMath>
        <m:r>
          <w:rPr>
            <w:rFonts w:ascii="Cambria Math" w:eastAsiaTheme="minorEastAsia" w:hAnsi="Cambria Math" w:cs="Cambria Math"/>
          </w:rPr>
          <m:t xml:space="preserve">e </m:t>
        </m:r>
        <m:r>
          <w:rPr>
            <w:rFonts w:ascii="Cambria Math" w:eastAsiaTheme="minorEastAsia" w:hAnsi="Cambria Math"/>
          </w:rPr>
          <m:t>= 1,2,3,…</m:t>
        </m:r>
        <m:r>
          <w:rPr>
            <w:rFonts w:ascii="Cambria Math" w:eastAsiaTheme="minorEastAsia" w:hAnsi="Cambria Math"/>
          </w:rPr>
          <m:t xml:space="preserve"> </m:t>
        </m:r>
      </m:oMath>
      <w:r w:rsidRPr="009064FD">
        <w:rPr>
          <w:rFonts w:eastAsiaTheme="minorEastAsia"/>
        </w:rPr>
        <w:t>, ограничить область поиска левой и правой границей)</w:t>
      </w:r>
      <w:r>
        <w:rPr>
          <w:rFonts w:eastAsiaTheme="minorEastAsia"/>
        </w:rPr>
        <w:t xml:space="preserve"> </w:t>
      </w:r>
      <m:oMath>
        <m:sSup>
          <m:sSupPr>
            <m:ctrlPr>
              <w:rPr>
                <w:rFonts w:ascii="Cambria Math" w:eastAsiaTheme="minorEastAsia" w:hAnsi="Cambria Math" w:cs="Cambria Math"/>
                <w:i/>
              </w:rPr>
            </m:ctrlPr>
          </m:sSupPr>
          <m:e>
            <m:r>
              <w:rPr>
                <w:rFonts w:ascii="Cambria Math" w:eastAsiaTheme="minorEastAsia" w:hAnsi="Cambria Math" w:cs="Cambria Math"/>
              </w:rPr>
              <m:t>s</m:t>
            </m:r>
          </m:e>
          <m:sup>
            <m:r>
              <w:rPr>
                <w:rFonts w:ascii="Cambria Math" w:eastAsiaTheme="minorEastAsia" w:hAnsi="Cambria Math" w:cs="Cambria Math"/>
              </w:rPr>
              <m:t>(</m:t>
            </m:r>
            <m:r>
              <w:rPr>
                <w:rFonts w:ascii="Cambria Math" w:eastAsiaTheme="minorEastAsia" w:hAnsi="Cambria Math" w:cs="Cambria Math"/>
                <w:lang w:val="en-US"/>
              </w:rPr>
              <m:t>i</m:t>
            </m:r>
            <m:r>
              <w:rPr>
                <w:rFonts w:ascii="Cambria Math" w:eastAsiaTheme="minorEastAsia" w:hAnsi="Cambria Math" w:cs="Cambria Math"/>
              </w:rPr>
              <m:t>)</m:t>
            </m:r>
          </m:sup>
        </m:sSup>
      </m:oMath>
      <w:r w:rsidRPr="009064FD">
        <w:rPr>
          <w:rFonts w:eastAsiaTheme="minorEastAsia"/>
        </w:rPr>
        <w:t xml:space="preserve"> по формуле (</w:t>
      </w:r>
      <w:r w:rsidR="001E5C60" w:rsidRPr="001E5C60">
        <w:rPr>
          <w:rFonts w:eastAsiaTheme="minorEastAsia"/>
        </w:rPr>
        <w:t>1</w:t>
      </w:r>
      <w:r w:rsidRPr="009064FD">
        <w:rPr>
          <w:rFonts w:eastAsiaTheme="minorEastAsia"/>
        </w:rPr>
        <w:t>). Выбрать лучшее вхождение с минимальным</w:t>
      </w:r>
      <w:r w:rsidRPr="001E5C60">
        <w:rPr>
          <w:rFonts w:ascii="Cambria Math" w:eastAsiaTheme="minorEastAsia" w:hAnsi="Cambria Math" w:cs="Cambria Math"/>
        </w:rPr>
        <w:t xml:space="preserve"> </w:t>
      </w:r>
      <m:oMath>
        <m:sSup>
          <m:sSupPr>
            <m:ctrlPr>
              <w:rPr>
                <w:rFonts w:ascii="Cambria Math" w:eastAsiaTheme="minorEastAsia" w:hAnsi="Cambria Math" w:cs="Cambria Math"/>
                <w:i/>
              </w:rPr>
            </m:ctrlPr>
          </m:sSupPr>
          <m:e>
            <m:r>
              <w:rPr>
                <w:rFonts w:ascii="Cambria Math" w:eastAsiaTheme="minorEastAsia" w:hAnsi="Cambria Math" w:cs="Cambria Math"/>
              </w:rPr>
              <m:t>s</m:t>
            </m:r>
          </m:e>
          <m:sup>
            <m:r>
              <w:rPr>
                <w:rFonts w:ascii="Cambria Math" w:eastAsiaTheme="minorEastAsia" w:hAnsi="Cambria Math" w:cs="Cambria Math"/>
              </w:rPr>
              <m:t>(</m:t>
            </m:r>
            <m:r>
              <w:rPr>
                <w:rFonts w:ascii="Cambria Math" w:eastAsiaTheme="minorEastAsia" w:hAnsi="Cambria Math" w:cs="Cambria Math"/>
                <w:lang w:val="en-US"/>
              </w:rPr>
              <m:t>i</m:t>
            </m:r>
            <m:r>
              <w:rPr>
                <w:rFonts w:ascii="Cambria Math" w:eastAsiaTheme="minorEastAsia" w:hAnsi="Cambria Math" w:cs="Cambria Math"/>
              </w:rPr>
              <m:t>)</m:t>
            </m:r>
          </m:sup>
        </m:sSup>
      </m:oMath>
      <w:r w:rsidRPr="009064FD">
        <w:rPr>
          <w:rFonts w:eastAsiaTheme="minorEastAsia"/>
        </w:rPr>
        <w:t>.</w:t>
      </w:r>
    </w:p>
    <w:p w:rsidR="001E5C60" w:rsidRPr="001E5C60" w:rsidRDefault="001E5C60" w:rsidP="0088417F">
      <w:pPr>
        <w:rPr>
          <w:rFonts w:eastAsiaTheme="minorEastAsia"/>
        </w:rPr>
      </w:pPr>
      <w:r w:rsidRPr="001E5C60">
        <w:rPr>
          <w:rFonts w:eastAsiaTheme="minorEastAsia"/>
        </w:rPr>
        <w:t xml:space="preserve">Поскольку априорной информации о том, каким числом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1E5C60">
        <w:rPr>
          <w:rFonts w:eastAsiaTheme="minorEastAsia"/>
        </w:rPr>
        <w:t xml:space="preserve"> надо ограничить во время работы программы нет. То можно действовать следующим </w:t>
      </w:r>
      <w:r w:rsidRPr="001E5C60">
        <w:rPr>
          <w:rFonts w:eastAsiaTheme="minorEastAsia"/>
        </w:rPr>
        <w:lastRenderedPageBreak/>
        <w:t xml:space="preserve">образом: найти первое вхождение подстроки, начав искать с начала строки. Для найденного первого образца посчитать </w:t>
      </w:r>
      <m:oMath>
        <m:r>
          <w:rPr>
            <w:rFonts w:ascii="Cambria Math" w:eastAsiaTheme="minorEastAsia" w:hAnsi="Cambria Math"/>
          </w:rPr>
          <m:t>s</m:t>
        </m:r>
      </m:oMath>
      <w:r w:rsidRPr="001E5C60">
        <w:rPr>
          <w:rFonts w:eastAsiaTheme="minorEastAsia"/>
        </w:rPr>
        <w:t xml:space="preserve"> по формуле (1) и взять это значение как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1E5C60">
        <w:rPr>
          <w:rFonts w:eastAsiaTheme="minorEastAsia"/>
        </w:rPr>
        <w:t>.</w:t>
      </w:r>
    </w:p>
    <w:p w:rsidR="001E5C60" w:rsidRDefault="003355DA" w:rsidP="00B25E9E">
      <w:pPr>
        <w:pStyle w:val="Heading4"/>
        <w:rPr>
          <w:rFonts w:eastAsiaTheme="minorEastAsia"/>
          <w:lang w:val="en-US"/>
        </w:rPr>
      </w:pPr>
      <w:r w:rsidRPr="003355DA">
        <w:rPr>
          <w:rFonts w:eastAsiaTheme="minorEastAsia"/>
        </w:rPr>
        <w:t>Применение дельты с допущением ошибок</w:t>
      </w:r>
    </w:p>
    <w:p w:rsidR="003355DA" w:rsidRPr="003355DA" w:rsidRDefault="003355DA" w:rsidP="003355DA">
      <w:r w:rsidRPr="003355DA">
        <w:t xml:space="preserve">С помощью алгоритма поиска </w:t>
      </w:r>
      <w:r>
        <w:rPr>
          <w:lang w:val="en-US"/>
        </w:rPr>
        <w:t>S</w:t>
      </w:r>
      <w:r w:rsidRPr="003355DA">
        <w:rPr>
          <w:lang w:val="en-US"/>
        </w:rPr>
        <w:t>hift</w:t>
      </w:r>
      <w:r w:rsidRPr="003355DA">
        <w:t>-</w:t>
      </w:r>
      <w:r w:rsidRPr="003355DA">
        <w:rPr>
          <w:lang w:val="en-US"/>
        </w:rPr>
        <w:t>or</w:t>
      </w:r>
      <w:r w:rsidRPr="003355DA">
        <w:t xml:space="preserve"> находится необходимая подстрока в тексте. Далее, необходимо воспроизвести последовательность удалений и вставок таких, чтобы расстояние Левенштейна между исходным текстом и измененным было минимально.</w:t>
      </w:r>
    </w:p>
    <w:p w:rsidR="003355DA" w:rsidRPr="00DA302D" w:rsidRDefault="003355DA" w:rsidP="003355DA">
      <w:r w:rsidRPr="003355DA">
        <w:t xml:space="preserve">Для этого приведем пример. Предположим, что есть два писателя и первый писатель </w:t>
      </w:r>
      <w:r w:rsidR="00DA302D">
        <w:t>модифицирует</w:t>
      </w:r>
      <w:r w:rsidRPr="003355DA">
        <w:t xml:space="preserve"> единственное слово в документе, а затем передает дельту второму, чтобы он применил её к своему тексту. Тогда мо</w:t>
      </w:r>
      <w:r w:rsidRPr="003355DA">
        <w:t>жет случится следующая ситуация</w:t>
      </w:r>
      <w:r>
        <w:t>.</w:t>
      </w:r>
      <w:r w:rsidRPr="003355DA">
        <w:t xml:space="preserve"> </w:t>
      </w:r>
      <w:r w:rsidRPr="003355DA">
        <w:t xml:space="preserve">Пусть для первого писателя первые две версии текста будут </w:t>
      </w:r>
      <w:r w:rsidRPr="003355DA">
        <w:rPr>
          <w:lang w:val="en-US"/>
        </w:rPr>
        <w:t>V</w:t>
      </w:r>
      <w:r w:rsidRPr="003355DA">
        <w:rPr>
          <w:vertAlign w:val="subscript"/>
        </w:rPr>
        <w:t>1</w:t>
      </w:r>
      <w:r w:rsidRPr="003355DA">
        <w:t xml:space="preserve"> и </w:t>
      </w:r>
      <w:r w:rsidRPr="003355DA">
        <w:rPr>
          <w:lang w:val="en-US"/>
        </w:rPr>
        <w:t>V</w:t>
      </w:r>
      <w:r w:rsidRPr="003355DA">
        <w:rPr>
          <w:vertAlign w:val="subscript"/>
        </w:rPr>
        <w:t>2</w:t>
      </w:r>
      <w:r w:rsidR="00841465" w:rsidRPr="00841465">
        <w:t xml:space="preserve"> </w:t>
      </w:r>
      <w:r w:rsidR="00DA302D" w:rsidRPr="003355DA">
        <w:t xml:space="preserve">(представлены в </w:t>
      </w:r>
      <w:r w:rsidR="00DA302D">
        <w:t>таблице</w:t>
      </w:r>
      <w:r w:rsidR="00DA302D">
        <w:t> </w:t>
      </w:r>
      <w:r w:rsidR="00DA302D">
        <w:rPr>
          <w:lang w:val="en-US"/>
        </w:rPr>
        <w:fldChar w:fldCharType="begin"/>
      </w:r>
      <w:r w:rsidR="00DA302D">
        <w:instrText xml:space="preserve"> REF _Ref419752952</w:instrText>
      </w:r>
      <w:r w:rsidR="00DA302D" w:rsidRPr="003355DA">
        <w:instrText xml:space="preserve"> \# 0</w:instrText>
      </w:r>
      <w:r w:rsidR="00DA302D">
        <w:instrText xml:space="preserve"> \h </w:instrText>
      </w:r>
      <w:r w:rsidR="00DA302D">
        <w:rPr>
          <w:lang w:val="en-US"/>
        </w:rPr>
      </w:r>
      <w:r w:rsidR="00DA302D">
        <w:rPr>
          <w:lang w:val="en-US"/>
        </w:rPr>
        <w:fldChar w:fldCharType="separate"/>
      </w:r>
      <w:r w:rsidR="00DA302D">
        <w:t>4</w:t>
      </w:r>
      <w:r w:rsidR="00DA302D">
        <w:rPr>
          <w:lang w:val="en-US"/>
        </w:rPr>
        <w:fldChar w:fldCharType="end"/>
      </w:r>
      <w:r w:rsidR="00DA302D">
        <w:t>)</w:t>
      </w:r>
      <w:r w:rsidR="00DA302D" w:rsidRPr="00DA302D">
        <w:rPr>
          <w:vertAlign w:val="subscript"/>
        </w:rPr>
        <w:t>.</w:t>
      </w:r>
    </w:p>
    <w:p w:rsidR="003355DA" w:rsidRDefault="003355DA" w:rsidP="003355DA">
      <w:pPr>
        <w:pStyle w:val="TableCaption"/>
      </w:pPr>
      <w:bookmarkStart w:id="23" w:name="_Ref419752952"/>
      <w:r>
        <w:t xml:space="preserve">Таблица </w:t>
      </w:r>
      <w:r>
        <w:fldChar w:fldCharType="begin"/>
      </w:r>
      <w:r w:rsidRPr="003355DA">
        <w:instrText xml:space="preserve"> SEQ Таблица \* ARABIC </w:instrText>
      </w:r>
      <w:r>
        <w:fldChar w:fldCharType="separate"/>
      </w:r>
      <w:r w:rsidR="00841465">
        <w:rPr>
          <w:noProof/>
        </w:rPr>
        <w:t>4</w:t>
      </w:r>
      <w:r>
        <w:fldChar w:fldCharType="end"/>
      </w:r>
      <w:bookmarkEnd w:id="23"/>
      <w:r>
        <w:t xml:space="preserve"> — </w:t>
      </w:r>
      <w:r>
        <w:rPr>
          <w:noProof/>
        </w:rPr>
        <w:t>Различные версии текста для первого и второго писателей</w:t>
      </w:r>
    </w:p>
    <w:tbl>
      <w:tblPr>
        <w:tblStyle w:val="TableGrid"/>
        <w:tblW w:w="0" w:type="auto"/>
        <w:tblLook w:val="04A0" w:firstRow="1" w:lastRow="0" w:firstColumn="1" w:lastColumn="0" w:noHBand="0" w:noVBand="1"/>
      </w:tblPr>
      <w:tblGrid>
        <w:gridCol w:w="2518"/>
        <w:gridCol w:w="7336"/>
      </w:tblGrid>
      <w:tr w:rsidR="003355DA" w:rsidTr="003355DA">
        <w:tc>
          <w:tcPr>
            <w:tcW w:w="2518" w:type="dxa"/>
          </w:tcPr>
          <w:p w:rsidR="003355DA" w:rsidRPr="003355DA" w:rsidRDefault="003355DA" w:rsidP="003355DA">
            <w:pPr>
              <w:pStyle w:val="a1"/>
            </w:pPr>
            <w:r>
              <w:t>Версия текста</w:t>
            </w:r>
          </w:p>
        </w:tc>
        <w:tc>
          <w:tcPr>
            <w:tcW w:w="7336" w:type="dxa"/>
          </w:tcPr>
          <w:p w:rsidR="003355DA" w:rsidRPr="003355DA" w:rsidRDefault="003355DA" w:rsidP="003355DA">
            <w:pPr>
              <w:pStyle w:val="a1"/>
            </w:pPr>
            <w:r>
              <w:t>Текст</w:t>
            </w:r>
          </w:p>
        </w:tc>
      </w:tr>
      <w:tr w:rsidR="003355DA" w:rsidTr="003355DA">
        <w:tc>
          <w:tcPr>
            <w:tcW w:w="2518" w:type="dxa"/>
          </w:tcPr>
          <w:p w:rsidR="003355DA" w:rsidRDefault="003355DA" w:rsidP="003355DA">
            <w:pPr>
              <w:ind w:firstLine="0"/>
              <w:jc w:val="center"/>
              <w:rPr>
                <w:lang w:val="en-US"/>
              </w:rPr>
            </w:pPr>
            <w:r>
              <w:rPr>
                <w:lang w:val="en-US"/>
              </w:rPr>
              <w:t>V</w:t>
            </w:r>
            <w:r w:rsidRPr="003355DA">
              <w:rPr>
                <w:vertAlign w:val="subscript"/>
                <w:lang w:val="en-US"/>
              </w:rPr>
              <w:t>1</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computer's old processor chip.</w:t>
            </w:r>
          </w:p>
        </w:tc>
      </w:tr>
      <w:tr w:rsidR="003355DA" w:rsidTr="003355DA">
        <w:tc>
          <w:tcPr>
            <w:tcW w:w="2518" w:type="dxa"/>
          </w:tcPr>
          <w:p w:rsidR="003355DA" w:rsidRDefault="003355DA" w:rsidP="003355DA">
            <w:pPr>
              <w:ind w:firstLine="0"/>
              <w:jc w:val="center"/>
              <w:rPr>
                <w:lang w:val="en-US"/>
              </w:rPr>
            </w:pPr>
            <w:r>
              <w:rPr>
                <w:lang w:val="en-US"/>
              </w:rPr>
              <w:t>V</w:t>
            </w:r>
            <w:r w:rsidRPr="003355DA">
              <w:rPr>
                <w:vertAlign w:val="subscript"/>
                <w:lang w:val="en-US"/>
              </w:rPr>
              <w:t>2</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computer's new processor chip.</w:t>
            </w:r>
          </w:p>
        </w:tc>
      </w:tr>
      <w:tr w:rsidR="003355DA" w:rsidTr="003355DA">
        <w:tc>
          <w:tcPr>
            <w:tcW w:w="2518" w:type="dxa"/>
          </w:tcPr>
          <w:p w:rsidR="003355DA" w:rsidRPr="003355DA" w:rsidRDefault="003355DA" w:rsidP="003355DA">
            <w:pPr>
              <w:ind w:firstLine="0"/>
              <w:jc w:val="center"/>
              <w:rPr>
                <w:b/>
                <w:lang w:val="en-US"/>
              </w:rPr>
            </w:pPr>
            <w:r w:rsidRPr="003355DA">
              <w:rPr>
                <w:b/>
                <w:lang w:val="en-US"/>
              </w:rPr>
              <w:t>V</w:t>
            </w:r>
            <w:r w:rsidR="00DA302D">
              <w:rPr>
                <w:b/>
                <w:vertAlign w:val="subscript"/>
                <w:lang w:val="en-US"/>
              </w:rPr>
              <w:t>1</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server's odd coprocessor chip.</w:t>
            </w:r>
          </w:p>
        </w:tc>
      </w:tr>
    </w:tbl>
    <w:p w:rsidR="003355DA" w:rsidRPr="003355DA" w:rsidRDefault="003355DA" w:rsidP="003355DA">
      <w:r w:rsidRPr="003355DA">
        <w:t xml:space="preserve">Тогда дельта между </w:t>
      </w:r>
      <w:r w:rsidRPr="003355DA">
        <w:rPr>
          <w:lang w:val="en-US"/>
        </w:rPr>
        <w:t>V</w:t>
      </w:r>
      <w:r w:rsidRPr="003355DA">
        <w:rPr>
          <w:vertAlign w:val="subscript"/>
        </w:rPr>
        <w:t>1</w:t>
      </w:r>
      <w:r w:rsidRPr="003355DA">
        <w:t xml:space="preserve"> и </w:t>
      </w:r>
      <w:r w:rsidRPr="003355DA">
        <w:rPr>
          <w:lang w:val="en-US"/>
        </w:rPr>
        <w:t>V</w:t>
      </w:r>
      <w:r w:rsidRPr="003355DA">
        <w:rPr>
          <w:vertAlign w:val="subscript"/>
        </w:rPr>
        <w:t>2</w:t>
      </w:r>
      <w:r w:rsidRPr="003355DA">
        <w:t xml:space="preserve"> (начиная с 8 символа):</w:t>
      </w:r>
    </w:p>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 xml:space="preserve">-puter's old process </w:t>
      </w:r>
    </w:p>
    <w:p w:rsidR="003355DA" w:rsidRDefault="003355DA" w:rsidP="003355DA">
      <w:pPr>
        <w:pStyle w:val="a2"/>
        <w:rPr>
          <w:rFonts w:ascii="Courier New" w:hAnsi="Courier New" w:cs="Courier New"/>
          <w:lang w:val="en-US"/>
        </w:rPr>
      </w:pPr>
      <w:r w:rsidRPr="003355DA">
        <w:rPr>
          <w:rFonts w:ascii="Courier New" w:hAnsi="Courier New" w:cs="Courier New"/>
          <w:lang w:val="en-US"/>
        </w:rPr>
        <w:t>+puter's new process</w:t>
      </w:r>
    </w:p>
    <w:p w:rsidR="003355DA" w:rsidRDefault="003355DA" w:rsidP="003355DA">
      <w:r w:rsidRPr="003355DA">
        <w:t xml:space="preserve">В этом случае, если второй писатель имеет изначально текст </w:t>
      </w:r>
      <w:r w:rsidRPr="003355DA">
        <w:rPr>
          <w:b/>
        </w:rPr>
        <w:t>V</w:t>
      </w:r>
      <w:r w:rsidRPr="003355DA">
        <w:rPr>
          <w:b/>
          <w:vertAlign w:val="subscript"/>
        </w:rPr>
        <w:t>1</w:t>
      </w:r>
      <w:r w:rsidRPr="003355DA">
        <w:t xml:space="preserve">, то </w:t>
      </w:r>
      <w:r w:rsidR="00DA302D" w:rsidRPr="00DA302D">
        <w:t xml:space="preserve">искомая подстрока (в ходе применения данной дельты к тексту </w:t>
      </w:r>
      <w:r w:rsidR="00DA302D" w:rsidRPr="00DA302D">
        <w:rPr>
          <w:b/>
          <w:bCs/>
        </w:rPr>
        <w:t>V</w:t>
      </w:r>
      <w:r w:rsidR="00DA302D" w:rsidRPr="00DA302D">
        <w:rPr>
          <w:b/>
          <w:bCs/>
          <w:vertAlign w:val="subscript"/>
        </w:rPr>
        <w:t>1</w:t>
      </w:r>
      <w:r w:rsidR="00DA302D">
        <w:rPr>
          <w:b/>
          <w:bCs/>
          <w:vertAlign w:val="subscript"/>
        </w:rPr>
        <w:t xml:space="preserve"> </w:t>
      </w:r>
      <w:r w:rsidR="00DA302D" w:rsidRPr="00DA302D">
        <w:rPr>
          <w:bCs/>
        </w:rPr>
        <w:t xml:space="preserve">) </w:t>
      </w:r>
      <w:r w:rsidR="00DA302D" w:rsidRPr="00DA302D">
        <w:t>для первого фрагмента дельты будет: «</w:t>
      </w:r>
      <w:r w:rsidR="00DA302D" w:rsidRPr="00DA302D">
        <w:rPr>
          <w:rFonts w:ascii="Courier New" w:hAnsi="Courier New" w:cs="Courier New"/>
          <w:sz w:val="24"/>
          <w:szCs w:val="24"/>
        </w:rPr>
        <w:t>puter's old process</w:t>
      </w:r>
      <w:r w:rsidR="00DA302D" w:rsidRPr="00DA302D">
        <w:t xml:space="preserve">». Данная подстрока найдется в тексте начиная с </w:t>
      </w:r>
      <w:r w:rsidR="00DA302D">
        <w:t>восьмого</w:t>
      </w:r>
      <w:r w:rsidR="00DA302D" w:rsidRPr="00DA302D">
        <w:t xml:space="preserve"> символа с шестью допустимыми ошибками (см. </w:t>
      </w:r>
      <w:r w:rsidR="00DA302D">
        <w:t xml:space="preserve">таблицу </w:t>
      </w:r>
      <w:r w:rsidR="00DA302D">
        <w:fldChar w:fldCharType="begin"/>
      </w:r>
      <w:r w:rsidR="00DA302D">
        <w:instrText xml:space="preserve"> REF _Ref419753320 </w:instrText>
      </w:r>
      <w:r w:rsidR="00DA302D" w:rsidRPr="00DA302D">
        <w:instrText xml:space="preserve">\# 0 </w:instrText>
      </w:r>
      <w:r w:rsidR="00DA302D">
        <w:instrText xml:space="preserve">\h </w:instrText>
      </w:r>
      <w:r w:rsidR="00DA302D">
        <w:fldChar w:fldCharType="separate"/>
      </w:r>
      <w:r w:rsidR="00DA302D">
        <w:t>5</w:t>
      </w:r>
      <w:r w:rsidR="00DA302D">
        <w:fldChar w:fldCharType="end"/>
      </w:r>
      <w:r w:rsidR="00DA302D" w:rsidRPr="00DA302D">
        <w:t>): «</w:t>
      </w:r>
      <w:r w:rsidR="00DA302D" w:rsidRPr="00DA302D">
        <w:rPr>
          <w:rFonts w:ascii="Courier New" w:hAnsi="Courier New" w:cs="Courier New"/>
          <w:sz w:val="24"/>
          <w:szCs w:val="24"/>
        </w:rPr>
        <w:t>er's odd coprocesso</w:t>
      </w:r>
      <w:r w:rsidR="00DA302D" w:rsidRPr="00DA302D">
        <w:t>».</w:t>
      </w:r>
    </w:p>
    <w:p w:rsidR="00DA302D" w:rsidRDefault="00DA302D" w:rsidP="003355DA">
      <w:pPr>
        <w:rPr>
          <w:lang w:val="en-US"/>
        </w:rPr>
      </w:pPr>
    </w:p>
    <w:p w:rsidR="00841465" w:rsidRPr="00841465" w:rsidRDefault="00841465" w:rsidP="003355DA">
      <w:pPr>
        <w:rPr>
          <w:lang w:val="en-US"/>
        </w:rPr>
      </w:pPr>
    </w:p>
    <w:p w:rsidR="00DA302D" w:rsidRPr="00DA302D" w:rsidRDefault="00DA302D" w:rsidP="00DA302D">
      <w:pPr>
        <w:pStyle w:val="TableCaption"/>
      </w:pPr>
      <w:bookmarkStart w:id="24" w:name="_Ref419753320"/>
      <w:r>
        <w:lastRenderedPageBreak/>
        <w:t xml:space="preserve">Таблица </w:t>
      </w:r>
      <w:r>
        <w:fldChar w:fldCharType="begin"/>
      </w:r>
      <w:r w:rsidRPr="00DA302D">
        <w:instrText xml:space="preserve"> SEQ Таблица \* ARABIC </w:instrText>
      </w:r>
      <w:r>
        <w:fldChar w:fldCharType="separate"/>
      </w:r>
      <w:r w:rsidR="00841465">
        <w:rPr>
          <w:noProof/>
        </w:rPr>
        <w:t>5</w:t>
      </w:r>
      <w:r>
        <w:fldChar w:fldCharType="end"/>
      </w:r>
      <w:bookmarkEnd w:id="24"/>
      <w:r w:rsidRPr="00DA302D">
        <w:t xml:space="preserve"> </w:t>
      </w:r>
      <w:r>
        <w:t xml:space="preserve">— </w:t>
      </w:r>
      <w:r>
        <w:t>Результат нечеткого поиска для второго писателя</w:t>
      </w:r>
    </w:p>
    <w:tbl>
      <w:tblPr>
        <w:tblStyle w:val="TableGrid"/>
        <w:tblW w:w="0" w:type="auto"/>
        <w:tblLook w:val="04A0" w:firstRow="1" w:lastRow="0" w:firstColumn="1" w:lastColumn="0" w:noHBand="0" w:noVBand="1"/>
      </w:tblPr>
      <w:tblGrid>
        <w:gridCol w:w="3227"/>
        <w:gridCol w:w="6627"/>
      </w:tblGrid>
      <w:tr w:rsidR="00DA302D" w:rsidTr="00DA302D">
        <w:tc>
          <w:tcPr>
            <w:tcW w:w="3227" w:type="dxa"/>
          </w:tcPr>
          <w:p w:rsidR="00DA302D" w:rsidRDefault="00DA302D" w:rsidP="00DA302D">
            <w:pPr>
              <w:pStyle w:val="a2"/>
              <w:jc w:val="center"/>
            </w:pPr>
            <w:r w:rsidRPr="00DA302D">
              <w:t>Искомая подстрока</w:t>
            </w:r>
            <w:r>
              <w:t xml:space="preserve"> </w:t>
            </w:r>
            <m:oMath>
              <m:r>
                <w:rPr>
                  <w:rFonts w:ascii="Cambria Math" w:hAnsi="Cambria Math"/>
                </w:rPr>
                <m:t>h</m:t>
              </m:r>
            </m:oMath>
            <w:r w:rsidR="00841465" w:rsidRPr="00841465">
              <w:t xml:space="preserve"> </w:t>
            </w:r>
            <w:r w:rsidRPr="00DA302D">
              <w:t>для первого фрагмента</w:t>
            </w:r>
          </w:p>
        </w:tc>
        <w:tc>
          <w:tcPr>
            <w:tcW w:w="6627" w:type="dxa"/>
          </w:tcPr>
          <w:p w:rsidR="00DA302D" w:rsidRPr="00DA302D" w:rsidRDefault="00DA302D" w:rsidP="00DA302D">
            <w:pPr>
              <w:pStyle w:val="a2"/>
              <w:rPr>
                <w:rFonts w:ascii="Courier New" w:hAnsi="Courier New" w:cs="Courier New"/>
              </w:rPr>
            </w:pPr>
            <w:r w:rsidRPr="00841465">
              <w:rPr>
                <w:rFonts w:ascii="Courier New" w:hAnsi="Courier New" w:cs="Courier New"/>
              </w:rPr>
              <w:t xml:space="preserve">     </w:t>
            </w:r>
            <w:r w:rsidRPr="00DA302D">
              <w:rPr>
                <w:rFonts w:ascii="Courier New" w:hAnsi="Courier New" w:cs="Courier New"/>
              </w:rPr>
              <w:t xml:space="preserve">puter's old process </w:t>
            </w:r>
          </w:p>
          <w:p w:rsidR="00DA302D" w:rsidRPr="00DA302D" w:rsidRDefault="00DA302D" w:rsidP="00DA302D">
            <w:pPr>
              <w:pStyle w:val="a2"/>
              <w:rPr>
                <w:rFonts w:ascii="Courier New" w:hAnsi="Courier New" w:cs="Courier New"/>
              </w:rPr>
            </w:pPr>
          </w:p>
        </w:tc>
      </w:tr>
      <w:tr w:rsidR="00DA302D" w:rsidRPr="00DA302D" w:rsidTr="00DA302D">
        <w:tc>
          <w:tcPr>
            <w:tcW w:w="3227" w:type="dxa"/>
          </w:tcPr>
          <w:p w:rsidR="00DA302D" w:rsidRDefault="00DA302D" w:rsidP="00DA302D">
            <w:pPr>
              <w:pStyle w:val="a2"/>
              <w:jc w:val="center"/>
            </w:pPr>
            <w:r w:rsidRPr="00DA302D">
              <w:t xml:space="preserve">Текст </w:t>
            </w:r>
            <w:r w:rsidRPr="00DA302D">
              <w:rPr>
                <w:b/>
              </w:rPr>
              <w:t>V</w:t>
            </w:r>
            <w:r w:rsidRPr="00DA302D">
              <w:rPr>
                <w:b/>
                <w:vertAlign w:val="subscript"/>
              </w:rPr>
              <w:t>1</w:t>
            </w:r>
            <w:r w:rsidRPr="00DA302D">
              <w:t xml:space="preserve"> в котором производится поиск</w:t>
            </w:r>
          </w:p>
        </w:tc>
        <w:tc>
          <w:tcPr>
            <w:tcW w:w="6627" w:type="dxa"/>
          </w:tcPr>
          <w:p w:rsidR="00DA302D" w:rsidRPr="00DA302D" w:rsidRDefault="00DA302D" w:rsidP="00DA302D">
            <w:pPr>
              <w:pStyle w:val="a2"/>
              <w:rPr>
                <w:rFonts w:ascii="Courier New" w:hAnsi="Courier New" w:cs="Courier New"/>
                <w:lang w:val="en-US"/>
              </w:rPr>
            </w:pPr>
            <w:r w:rsidRPr="00DA302D">
              <w:rPr>
                <w:rFonts w:ascii="Courier New" w:hAnsi="Courier New" w:cs="Courier New"/>
                <w:lang w:val="en-US"/>
              </w:rPr>
              <w:t xml:space="preserve">The server's odd coprocessor chip. </w:t>
            </w:r>
          </w:p>
          <w:p w:rsidR="00DA302D" w:rsidRPr="00DA302D" w:rsidRDefault="00DA302D" w:rsidP="00DA302D">
            <w:pPr>
              <w:pStyle w:val="a2"/>
              <w:rPr>
                <w:rFonts w:ascii="Courier New" w:hAnsi="Courier New" w:cs="Courier New"/>
                <w:lang w:val="en-US"/>
              </w:rPr>
            </w:pPr>
          </w:p>
        </w:tc>
      </w:tr>
      <w:tr w:rsidR="00DA302D" w:rsidTr="00DA302D">
        <w:tc>
          <w:tcPr>
            <w:tcW w:w="3227" w:type="dxa"/>
          </w:tcPr>
          <w:p w:rsidR="00DA302D" w:rsidRDefault="00DA302D" w:rsidP="00DA302D">
            <w:pPr>
              <w:pStyle w:val="a2"/>
              <w:jc w:val="center"/>
            </w:pPr>
            <w:r w:rsidRPr="00DA302D">
              <w:t>Результат поиска (</w:t>
            </w:r>
            <m:oMath>
              <m:r>
                <w:rPr>
                  <w:rFonts w:ascii="Cambria Math" w:hAnsi="Cambria Math"/>
                  <w:lang w:val="en-US"/>
                </w:rPr>
                <m:t>e</m:t>
              </m:r>
              <m:r>
                <w:rPr>
                  <w:rFonts w:ascii="Cambria Math" w:hAnsi="Cambria Math"/>
                </w:rPr>
                <m:t>=6</m:t>
              </m:r>
            </m:oMath>
            <w:r w:rsidRPr="00DA302D">
              <w:t>)</w:t>
            </w:r>
          </w:p>
        </w:tc>
        <w:tc>
          <w:tcPr>
            <w:tcW w:w="6627" w:type="dxa"/>
          </w:tcPr>
          <w:p w:rsidR="00DA302D" w:rsidRPr="00DA302D" w:rsidRDefault="00DA302D" w:rsidP="00DA302D">
            <w:pPr>
              <w:pStyle w:val="a2"/>
              <w:rPr>
                <w:rFonts w:ascii="Courier New" w:hAnsi="Courier New" w:cs="Courier New"/>
              </w:rPr>
            </w:pPr>
            <w:r w:rsidRPr="00DA302D">
              <w:rPr>
                <w:rFonts w:ascii="Courier New" w:hAnsi="Courier New" w:cs="Courier New"/>
              </w:rPr>
              <w:t xml:space="preserve">--------10000000000000000000000000 </w:t>
            </w:r>
          </w:p>
          <w:p w:rsidR="00DA302D" w:rsidRPr="00DA302D" w:rsidRDefault="00DA302D" w:rsidP="00DA302D">
            <w:pPr>
              <w:pStyle w:val="a2"/>
              <w:rPr>
                <w:rFonts w:ascii="Courier New" w:hAnsi="Courier New" w:cs="Courier New"/>
              </w:rPr>
            </w:pPr>
          </w:p>
        </w:tc>
      </w:tr>
      <w:tr w:rsidR="00DA302D" w:rsidTr="00DA302D">
        <w:tc>
          <w:tcPr>
            <w:tcW w:w="3227" w:type="dxa"/>
          </w:tcPr>
          <w:p w:rsidR="00DA302D" w:rsidRDefault="00DA302D" w:rsidP="00DA302D">
            <w:pPr>
              <w:pStyle w:val="a2"/>
              <w:jc w:val="center"/>
            </w:pPr>
            <w:r w:rsidRPr="00DA302D">
              <w:t>Найденный фрагмент</w:t>
            </w:r>
            <w:r w:rsidR="00841465" w:rsidRPr="00841465">
              <w:t xml:space="preserve"> </w:t>
            </w:r>
            <m:oMath>
              <m:r>
                <w:rPr>
                  <w:rFonts w:ascii="Cambria Math" w:hAnsi="Cambria Math"/>
                  <w:lang w:val="en-US"/>
                </w:rPr>
                <m:t>H</m:t>
              </m:r>
            </m:oMath>
            <w:r w:rsidRPr="00DA302D">
              <w:t xml:space="preserve"> в тексте </w:t>
            </w:r>
            <w:r w:rsidRPr="00DA302D">
              <w:rPr>
                <w:b/>
              </w:rPr>
              <w:t>V</w:t>
            </w:r>
            <w:r w:rsidRPr="00DA302D">
              <w:rPr>
                <w:b/>
                <w:vertAlign w:val="subscript"/>
              </w:rPr>
              <w:t>1</w:t>
            </w:r>
          </w:p>
        </w:tc>
        <w:tc>
          <w:tcPr>
            <w:tcW w:w="6627" w:type="dxa"/>
          </w:tcPr>
          <w:p w:rsidR="00DA302D" w:rsidRPr="00DA302D" w:rsidRDefault="00DA302D" w:rsidP="00DA302D">
            <w:pPr>
              <w:pStyle w:val="a2"/>
              <w:rPr>
                <w:rFonts w:ascii="Courier New" w:hAnsi="Courier New" w:cs="Courier New"/>
              </w:rPr>
            </w:pPr>
            <w:r w:rsidRPr="00DA302D">
              <w:rPr>
                <w:rFonts w:ascii="Courier New" w:hAnsi="Courier New" w:cs="Courier New"/>
              </w:rPr>
              <w:tab/>
            </w:r>
            <w:r w:rsidRPr="00841465">
              <w:rPr>
                <w:rFonts w:ascii="Courier New" w:hAnsi="Courier New" w:cs="Courier New"/>
              </w:rPr>
              <w:t xml:space="preserve">   </w:t>
            </w:r>
            <w:r w:rsidRPr="00DA302D">
              <w:rPr>
                <w:rFonts w:ascii="Courier New" w:hAnsi="Courier New" w:cs="Courier New"/>
              </w:rPr>
              <w:t>er's odd coprocesso</w:t>
            </w:r>
          </w:p>
        </w:tc>
      </w:tr>
    </w:tbl>
    <w:p w:rsidR="00DA302D" w:rsidRPr="00E207C9" w:rsidRDefault="00DA302D" w:rsidP="003355DA">
      <w:r w:rsidRPr="00DA302D">
        <w:t>Как видно из примера, нельзя просто заменить три буквы начиная с 8 позиции на «</w:t>
      </w:r>
      <w:r w:rsidRPr="00841465">
        <w:rPr>
          <w:rFonts w:ascii="Courier New" w:hAnsi="Courier New" w:cs="Courier New"/>
          <w:sz w:val="24"/>
          <w:szCs w:val="24"/>
        </w:rPr>
        <w:t>new</w:t>
      </w:r>
      <w:r w:rsidRPr="00DA302D">
        <w:t>». Для того чтобы, провести замену, необходимо сопоставить индексы символов между заменяемой подстрокойи строкой в которой проводят замену</w:t>
      </w:r>
      <w:r w:rsidR="00E97B08">
        <w:t xml:space="preserve"> </w:t>
      </w:r>
      <w:r w:rsidRPr="00DA302D">
        <w:t>(например, апостроф в</w:t>
      </w:r>
      <w:r w:rsidR="00841465" w:rsidRPr="00841465">
        <w:t xml:space="preserve"> </w:t>
      </w:r>
      <m:oMath>
        <m:r>
          <w:rPr>
            <w:rFonts w:ascii="Cambria Math" w:hAnsi="Cambria Math"/>
          </w:rPr>
          <m:t>h</m:t>
        </m:r>
      </m:oMath>
      <w:r w:rsidR="00841465" w:rsidRPr="00841465">
        <w:t xml:space="preserve"> </w:t>
      </w:r>
      <w:r w:rsidRPr="00DA302D">
        <w:t>имеет индекс 6, а в</w:t>
      </w:r>
      <w:r w:rsidR="00841465" w:rsidRPr="00841465">
        <w:t xml:space="preserve"> </w:t>
      </w:r>
      <m:oMath>
        <m:r>
          <w:rPr>
            <w:rFonts w:ascii="Cambria Math" w:hAnsi="Cambria Math"/>
            <w:lang w:val="en-US"/>
          </w:rPr>
          <m:t>H</m:t>
        </m:r>
      </m:oMath>
      <w:r w:rsidR="00841465" w:rsidRPr="00841465">
        <w:t xml:space="preserve"> </w:t>
      </w:r>
      <w:r w:rsidRPr="00DA302D">
        <w:t>индекс 3). Часть букв остается на своих местах, а часть заменяется. Чтобы построить такое отображение, достаточно построить посимвольную разницу</w:t>
      </w:r>
      <w:r w:rsidR="00E97B08">
        <w:t xml:space="preserve"> (дельту)</w:t>
      </w:r>
      <w:r w:rsidRPr="00DA302D">
        <w:t xml:space="preserve"> между двумя строками</w:t>
      </w:r>
      <w:r w:rsidR="00841465" w:rsidRPr="00841465">
        <w:t xml:space="preserve"> </w:t>
      </w:r>
      <m:oMath>
        <m:r>
          <w:rPr>
            <w:rFonts w:ascii="Cambria Math" w:hAnsi="Cambria Math" w:cs="Cambria Math"/>
            <w:lang w:val="en-US"/>
          </w:rPr>
          <m:t>H</m:t>
        </m:r>
      </m:oMath>
      <w:r w:rsidR="00841465" w:rsidRPr="00841465">
        <w:rPr>
          <w:rFonts w:ascii="Cambria Math" w:hAnsi="Cambria Math" w:cs="Cambria Math"/>
        </w:rPr>
        <w:t xml:space="preserve"> </w:t>
      </w:r>
      <w:r w:rsidRPr="00DA302D">
        <w:t>и</w:t>
      </w:r>
      <w:r w:rsidR="00841465" w:rsidRPr="00841465">
        <w:t xml:space="preserve"> </w:t>
      </w:r>
      <m:oMath>
        <m:r>
          <w:rPr>
            <w:rFonts w:ascii="Cambria Math" w:hAnsi="Cambria Math" w:cs="Cambria Math"/>
          </w:rPr>
          <m:t>h</m:t>
        </m:r>
      </m:oMath>
      <w:r w:rsidR="00841465" w:rsidRPr="00841465">
        <w:rPr>
          <w:rFonts w:ascii="Cambria Math" w:hAnsi="Cambria Math" w:cs="Cambria Math"/>
        </w:rPr>
        <w:t xml:space="preserve"> </w:t>
      </w:r>
      <w:r w:rsidRPr="00DA302D">
        <w:t>(</w:t>
      </w:r>
      <w:r w:rsidR="00841465">
        <w:rPr>
          <w:rFonts w:cs="Times New Roman"/>
        </w:rPr>
        <w:t>зачеркиванием</w:t>
      </w:r>
      <w:r w:rsidRPr="00DA302D">
        <w:t xml:space="preserve"> указаны символы, подлежащие удалению, а </w:t>
      </w:r>
      <w:r w:rsidR="00841465">
        <w:t xml:space="preserve">подчеркиванием </w:t>
      </w:r>
      <w:r w:rsidRPr="00DA302D">
        <w:t>указаны вставляемые символы</w:t>
      </w:r>
      <w:r w:rsidR="00841465">
        <w:t>, символы остающиеся без изменений никак не выделены</w:t>
      </w:r>
      <w:r w:rsidR="00E207C9">
        <w:t xml:space="preserve">), пример в таблице </w:t>
      </w:r>
      <w:r w:rsidR="00E207C9">
        <w:fldChar w:fldCharType="begin"/>
      </w:r>
      <w:r w:rsidR="00E207C9">
        <w:instrText xml:space="preserve"> REF _Ref419754477 \</w:instrText>
      </w:r>
      <w:r w:rsidR="00E207C9" w:rsidRPr="00E207C9">
        <w:instrText xml:space="preserve"># 0 </w:instrText>
      </w:r>
      <w:r w:rsidR="00E207C9">
        <w:instrText xml:space="preserve">\h </w:instrText>
      </w:r>
      <w:r w:rsidR="00E207C9">
        <w:fldChar w:fldCharType="separate"/>
      </w:r>
      <w:r w:rsidR="00E207C9" w:rsidRPr="00E207C9">
        <w:t>6</w:t>
      </w:r>
      <w:r w:rsidR="00E207C9">
        <w:fldChar w:fldCharType="end"/>
      </w:r>
      <w:r w:rsidR="00E207C9">
        <w:t>.</w:t>
      </w:r>
    </w:p>
    <w:p w:rsidR="00841465" w:rsidRPr="00E97B08" w:rsidRDefault="00841465" w:rsidP="00841465">
      <w:pPr>
        <w:pStyle w:val="TableCaption"/>
      </w:pPr>
      <w:bookmarkStart w:id="25" w:name="_Ref419754477"/>
      <w:r>
        <w:t xml:space="preserve">Таблица </w:t>
      </w:r>
      <w:r>
        <w:fldChar w:fldCharType="begin"/>
      </w:r>
      <w:r w:rsidRPr="00841465">
        <w:instrText xml:space="preserve"> SEQ Таблица \* ARABIC </w:instrText>
      </w:r>
      <w:r>
        <w:fldChar w:fldCharType="separate"/>
      </w:r>
      <w:r>
        <w:rPr>
          <w:noProof/>
        </w:rPr>
        <w:t>6</w:t>
      </w:r>
      <w:r>
        <w:fldChar w:fldCharType="end"/>
      </w:r>
      <w:bookmarkEnd w:id="25"/>
      <w:r>
        <w:t xml:space="preserve"> — </w:t>
      </w:r>
      <w:r w:rsidR="00E97B08">
        <w:t xml:space="preserve">Посимвольная разница между </w:t>
      </w:r>
      <m:oMath>
        <m:r>
          <m:rPr>
            <m:sty m:val="bi"/>
          </m:rPr>
          <w:rPr>
            <w:rFonts w:ascii="Cambria Math" w:hAnsi="Cambria Math"/>
            <w:lang w:val="en-US"/>
          </w:rPr>
          <m:t>h</m:t>
        </m:r>
      </m:oMath>
      <w:r w:rsidR="00E97B08" w:rsidRPr="00E97B08">
        <w:t xml:space="preserve"> </w:t>
      </w:r>
      <w:r w:rsidR="00E97B08">
        <w:t xml:space="preserve">и </w:t>
      </w:r>
      <m:oMath>
        <m:r>
          <m:rPr>
            <m:sty m:val="bi"/>
          </m:rPr>
          <w:rPr>
            <w:rFonts w:ascii="Cambria Math" w:hAnsi="Cambria Math"/>
            <w:lang w:val="en-US"/>
          </w:rPr>
          <m:t>H</m:t>
        </m:r>
      </m:oMath>
    </w:p>
    <w:tbl>
      <w:tblPr>
        <w:tblStyle w:val="TableGrid"/>
        <w:tblW w:w="0" w:type="auto"/>
        <w:tblLook w:val="04A0" w:firstRow="1" w:lastRow="0" w:firstColumn="1" w:lastColumn="0" w:noHBand="0" w:noVBand="1"/>
      </w:tblPr>
      <w:tblGrid>
        <w:gridCol w:w="4927"/>
        <w:gridCol w:w="4927"/>
      </w:tblGrid>
      <w:tr w:rsidR="00841465" w:rsidTr="00841465">
        <w:tc>
          <w:tcPr>
            <w:tcW w:w="4927" w:type="dxa"/>
          </w:tcPr>
          <w:p w:rsidR="00841465" w:rsidRPr="00841465" w:rsidRDefault="00841465" w:rsidP="00841465">
            <w:pPr>
              <w:pStyle w:val="a2"/>
              <w:jc w:val="center"/>
            </w:pPr>
            <w:r>
              <w:t xml:space="preserve">Искомая подстрока </w:t>
            </w:r>
            <m:oMath>
              <m:r>
                <w:rPr>
                  <w:rFonts w:ascii="Cambria Math" w:hAnsi="Cambria Math"/>
                </w:rPr>
                <m:t>h</m:t>
              </m:r>
            </m:oMath>
            <w:r w:rsidRPr="00841465">
              <w:t xml:space="preserve"> </w:t>
            </w:r>
            <w:r>
              <w:t xml:space="preserve">для первого фрагменты дельты </w:t>
            </w:r>
            <w:r>
              <w:rPr>
                <w:rFonts w:ascii="Cambria Math" w:hAnsi="Cambria Math" w:cs="Cambria Math"/>
              </w:rPr>
              <w:t>𝛥</w:t>
            </w:r>
          </w:p>
        </w:tc>
        <w:tc>
          <w:tcPr>
            <w:tcW w:w="4927" w:type="dxa"/>
          </w:tcPr>
          <w:p w:rsidR="00841465" w:rsidRPr="00841465" w:rsidRDefault="00841465" w:rsidP="00841465">
            <w:pPr>
              <w:pStyle w:val="Default"/>
              <w:jc w:val="both"/>
            </w:pPr>
            <w:r w:rsidRPr="00841465">
              <w:t xml:space="preserve">puter's old process </w:t>
            </w:r>
          </w:p>
          <w:p w:rsidR="00841465" w:rsidRPr="00841465" w:rsidRDefault="00841465" w:rsidP="003355DA">
            <w:pPr>
              <w:ind w:firstLine="0"/>
              <w:rPr>
                <w:sz w:val="24"/>
                <w:szCs w:val="24"/>
              </w:rPr>
            </w:pPr>
          </w:p>
        </w:tc>
      </w:tr>
      <w:tr w:rsidR="00841465" w:rsidTr="00841465">
        <w:tc>
          <w:tcPr>
            <w:tcW w:w="4927" w:type="dxa"/>
          </w:tcPr>
          <w:p w:rsidR="00841465" w:rsidRDefault="00841465" w:rsidP="00841465">
            <w:pPr>
              <w:pStyle w:val="a2"/>
              <w:jc w:val="center"/>
            </w:pPr>
            <w:r w:rsidRPr="00841465">
              <w:t>Найденный фрагмент</w:t>
            </w:r>
            <w:r w:rsidRPr="00841465">
              <w:rPr>
                <w:rFonts w:ascii="Cambria Math" w:hAnsi="Cambria Math" w:cs="Cambria Math"/>
              </w:rPr>
              <w:t xml:space="preserve"> </w:t>
            </w:r>
            <m:oMath>
              <m:r>
                <w:rPr>
                  <w:rFonts w:ascii="Cambria Math" w:hAnsi="Cambria Math" w:cs="Cambria Math"/>
                  <w:lang w:val="en-US"/>
                </w:rPr>
                <m:t>H</m:t>
              </m:r>
            </m:oMath>
            <w:r w:rsidRPr="00841465">
              <w:rPr>
                <w:rFonts w:ascii="Cambria Math" w:hAnsi="Cambria Math" w:cs="Cambria Math"/>
              </w:rPr>
              <w:t xml:space="preserve"> </w:t>
            </w:r>
            <w:r w:rsidRPr="00841465">
              <w:t xml:space="preserve">в тексте </w:t>
            </w:r>
            <w:r w:rsidRPr="00841465">
              <w:rPr>
                <w:b/>
              </w:rPr>
              <w:t>V</w:t>
            </w:r>
            <w:r w:rsidRPr="00841465">
              <w:rPr>
                <w:b/>
                <w:vertAlign w:val="subscript"/>
              </w:rPr>
              <w:t>1</w:t>
            </w:r>
          </w:p>
        </w:tc>
        <w:tc>
          <w:tcPr>
            <w:tcW w:w="4927" w:type="dxa"/>
          </w:tcPr>
          <w:p w:rsidR="00841465" w:rsidRPr="00841465" w:rsidRDefault="00841465" w:rsidP="00841465">
            <w:pPr>
              <w:pStyle w:val="Default"/>
              <w:jc w:val="both"/>
            </w:pPr>
            <w:r w:rsidRPr="00841465">
              <w:t xml:space="preserve">er's odd coprocesso </w:t>
            </w:r>
          </w:p>
          <w:p w:rsidR="00841465" w:rsidRPr="00841465" w:rsidRDefault="00841465" w:rsidP="003355DA">
            <w:pPr>
              <w:ind w:firstLine="0"/>
              <w:rPr>
                <w:sz w:val="24"/>
                <w:szCs w:val="24"/>
              </w:rPr>
            </w:pPr>
          </w:p>
        </w:tc>
      </w:tr>
      <w:tr w:rsidR="00841465" w:rsidTr="00841465">
        <w:tc>
          <w:tcPr>
            <w:tcW w:w="4927" w:type="dxa"/>
          </w:tcPr>
          <w:p w:rsidR="00841465" w:rsidRPr="00841465" w:rsidRDefault="00841465" w:rsidP="00841465">
            <w:pPr>
              <w:pStyle w:val="a2"/>
              <w:jc w:val="center"/>
            </w:pPr>
            <w:r w:rsidRPr="00841465">
              <w:t xml:space="preserve">Посимвольная разница между </w:t>
            </w:r>
            <w:r w:rsidRPr="00841465">
              <w:rPr>
                <w:rFonts w:ascii="Cambria Math" w:hAnsi="Cambria Math" w:cs="Cambria Math"/>
              </w:rPr>
              <w:t xml:space="preserve">ℎ </w:t>
            </w:r>
            <w:r w:rsidRPr="00841465">
              <w:rPr>
                <w:rFonts w:cs="Times New Roman"/>
              </w:rPr>
              <w:t xml:space="preserve">и </w:t>
            </w:r>
            <m:oMath>
              <m:r>
                <w:rPr>
                  <w:rFonts w:ascii="Cambria Math" w:hAnsi="Cambria Math" w:cs="Times New Roman"/>
                  <w:lang w:val="en-US"/>
                </w:rPr>
                <m:t>H</m:t>
              </m:r>
            </m:oMath>
          </w:p>
        </w:tc>
        <w:tc>
          <w:tcPr>
            <w:tcW w:w="4927" w:type="dxa"/>
          </w:tcPr>
          <w:p w:rsidR="00841465" w:rsidRPr="00841465" w:rsidRDefault="00841465" w:rsidP="00841465">
            <w:pPr>
              <w:pStyle w:val="Default"/>
              <w:jc w:val="both"/>
            </w:pPr>
            <w:r w:rsidRPr="00841465">
              <w:rPr>
                <w:strike/>
              </w:rPr>
              <w:t>put</w:t>
            </w:r>
            <w:r w:rsidRPr="00841465">
              <w:t>er's o</w:t>
            </w:r>
            <w:r w:rsidRPr="00841465">
              <w:rPr>
                <w:strike/>
              </w:rPr>
              <w:t>l</w:t>
            </w:r>
            <w:r w:rsidRPr="00841465">
              <w:rPr>
                <w:u w:val="single"/>
              </w:rPr>
              <w:t>d</w:t>
            </w:r>
            <w:r w:rsidRPr="00841465">
              <w:t xml:space="preserve">d </w:t>
            </w:r>
            <w:r w:rsidRPr="00841465">
              <w:rPr>
                <w:u w:val="single"/>
              </w:rPr>
              <w:t>co</w:t>
            </w:r>
            <w:r w:rsidRPr="00841465">
              <w:t>process</w:t>
            </w:r>
            <w:r w:rsidRPr="00E207C9">
              <w:rPr>
                <w:u w:val="single"/>
              </w:rPr>
              <w:t>o</w:t>
            </w:r>
            <w:r w:rsidRPr="00841465">
              <w:t xml:space="preserve"> </w:t>
            </w:r>
          </w:p>
          <w:p w:rsidR="00841465" w:rsidRPr="00841465" w:rsidRDefault="00841465" w:rsidP="003355DA">
            <w:pPr>
              <w:ind w:firstLine="0"/>
              <w:rPr>
                <w:sz w:val="24"/>
                <w:szCs w:val="24"/>
              </w:rPr>
            </w:pPr>
          </w:p>
        </w:tc>
      </w:tr>
    </w:tbl>
    <w:p w:rsidR="00841465" w:rsidRPr="00E97B08" w:rsidRDefault="00E97B08" w:rsidP="00E97B08">
      <w:r w:rsidRPr="00E97B08">
        <w:t xml:space="preserve">Из таблицы </w:t>
      </w:r>
      <w:r w:rsidRPr="00E97B08">
        <w:fldChar w:fldCharType="begin"/>
      </w:r>
      <w:r w:rsidRPr="00E97B08">
        <w:instrText xml:space="preserve"> REF _Ref419754477 \# 0 \h </w:instrText>
      </w:r>
      <w:r w:rsidRPr="00E97B08">
        <w:instrText xml:space="preserve"> \* MERGEFORMAT </w:instrText>
      </w:r>
      <w:r w:rsidRPr="00E97B08">
        <w:fldChar w:fldCharType="separate"/>
      </w:r>
      <w:r w:rsidRPr="00E97B08">
        <w:t>6</w:t>
      </w:r>
      <w:r w:rsidRPr="00E97B08">
        <w:fldChar w:fldCharType="end"/>
      </w:r>
      <w:r w:rsidRPr="00E97B08">
        <w:t xml:space="preserve"> видно, что часть текста остается неизменной и меняются лишь индексы. Следовательно, имея данное отображение </w:t>
      </w:r>
      <w:r>
        <w:t xml:space="preserve">можно утверждать: </w:t>
      </w:r>
      <w:r w:rsidRPr="00E97B08">
        <w:t xml:space="preserve">чтобы применить дельту </w:t>
      </w:r>
      <w:r w:rsidRPr="00E97B08">
        <w:rPr>
          <w:rFonts w:ascii="Cambria Math" w:hAnsi="Cambria Math" w:cs="Cambria Math"/>
        </w:rPr>
        <w:t>𝛥</w:t>
      </w:r>
      <w:r w:rsidRPr="00E97B08">
        <w:t xml:space="preserve"> второму писателю, надо удалить «</w:t>
      </w:r>
      <w:r w:rsidRPr="00E97B08">
        <w:rPr>
          <w:rFonts w:ascii="Courier New" w:hAnsi="Courier New" w:cs="Courier New"/>
          <w:sz w:val="24"/>
          <w:szCs w:val="24"/>
        </w:rPr>
        <w:t>odd</w:t>
      </w:r>
      <w:r w:rsidRPr="00E97B08">
        <w:t>» и вставить на его место «</w:t>
      </w:r>
      <w:r w:rsidRPr="00E97B08">
        <w:rPr>
          <w:rFonts w:ascii="Courier New" w:hAnsi="Courier New" w:cs="Courier New"/>
          <w:sz w:val="24"/>
          <w:szCs w:val="24"/>
        </w:rPr>
        <w:t>new</w:t>
      </w:r>
      <w:r w:rsidRPr="00E97B08">
        <w:t xml:space="preserve">». </w:t>
      </w:r>
      <w:r w:rsidRPr="00E97B08">
        <w:rPr>
          <w:b/>
        </w:rPr>
        <w:t>V</w:t>
      </w:r>
      <w:r w:rsidRPr="00E97B08">
        <w:rPr>
          <w:b/>
          <w:vertAlign w:val="subscript"/>
        </w:rPr>
        <w:t>2</w:t>
      </w:r>
      <w:r w:rsidRPr="00E97B08">
        <w:t xml:space="preserve"> второго писателя после применения дельты будет: «</w:t>
      </w:r>
      <w:r w:rsidRPr="00E97B08">
        <w:rPr>
          <w:rFonts w:ascii="Courier New" w:hAnsi="Courier New" w:cs="Courier New"/>
          <w:sz w:val="24"/>
          <w:szCs w:val="24"/>
        </w:rPr>
        <w:t>The server's new coprocessor chip</w:t>
      </w:r>
      <w:r w:rsidRPr="00E97B08">
        <w:t>».</w:t>
      </w:r>
      <w:r>
        <w:t xml:space="preserve"> </w:t>
      </w:r>
      <w:r w:rsidR="00513698">
        <w:t>Ч</w:t>
      </w:r>
      <w:r>
        <w:t xml:space="preserve">то </w:t>
      </w:r>
      <w:r w:rsidR="00513698">
        <w:t>и требовалось в итоге.</w:t>
      </w:r>
    </w:p>
    <w:p w:rsidR="00177D0D" w:rsidRDefault="00513698" w:rsidP="003355DA">
      <w:r w:rsidRPr="00513698">
        <w:t xml:space="preserve">В конце важно обязательно сохранить разницу </w:t>
      </w:r>
      <w:r>
        <w:t xml:space="preserve">для дальнейших фрагментов дельты </w:t>
      </w:r>
      <w:r w:rsidRPr="00513698">
        <w:t xml:space="preserve">между предполагаемым местом нахождения </w:t>
      </w:r>
      <w:r>
        <w:t xml:space="preserve">и реально найденным местом (в данном случае </w:t>
      </w:r>
      <w:r w:rsidRPr="00513698">
        <w:t xml:space="preserve">9), потому что следующая дельта будет </w:t>
      </w:r>
      <w:r w:rsidRPr="00513698">
        <w:lastRenderedPageBreak/>
        <w:t>иметь скорректи</w:t>
      </w:r>
      <w:r>
        <w:t>рованую предполагаемую позицию. В данном случае предполагаемое место нахождения равно 8, найденное место равно 9, следовательно следующий фрагмент необходимо искать со сдвигом равным единице.</w:t>
      </w:r>
    </w:p>
    <w:p w:rsidR="00177D0D" w:rsidRDefault="00177D0D">
      <w:pPr>
        <w:spacing w:after="200" w:line="276" w:lineRule="auto"/>
        <w:ind w:firstLine="0"/>
        <w:jc w:val="left"/>
      </w:pPr>
      <w:r>
        <w:br w:type="page"/>
      </w:r>
    </w:p>
    <w:p w:rsidR="00177D0D" w:rsidRDefault="00177D0D" w:rsidP="00177D0D">
      <w:pPr>
        <w:pStyle w:val="NormalWeb"/>
        <w:ind w:left="640" w:hanging="640"/>
        <w:jc w:val="left"/>
        <w:divId w:val="1113785243"/>
      </w:pPr>
      <w:r>
        <w:lastRenderedPageBreak/>
        <w:t>Библиография</w:t>
      </w:r>
      <w:bookmarkStart w:id="26" w:name="_GoBack"/>
      <w:bookmarkEnd w:id="26"/>
      <w:r>
        <w:fldChar w:fldCharType="begin" w:fldLock="1"/>
      </w:r>
      <w:r>
        <w:instrText xml:space="preserve">ADDIN Mendeley Bibliography CSL_BIBLIOGRAPHY </w:instrText>
      </w:r>
      <w:r>
        <w:fldChar w:fldCharType="separate"/>
      </w:r>
    </w:p>
    <w:p w:rsidR="00177D0D" w:rsidRPr="00177D0D" w:rsidRDefault="00177D0D" w:rsidP="00177D0D">
      <w:pPr>
        <w:pStyle w:val="NormalWeb"/>
        <w:ind w:left="640" w:hanging="640"/>
        <w:jc w:val="left"/>
        <w:divId w:val="1113785243"/>
        <w:rPr>
          <w:noProof/>
          <w:sz w:val="28"/>
        </w:rPr>
      </w:pPr>
      <w:r w:rsidRPr="00177D0D">
        <w:rPr>
          <w:noProof/>
          <w:sz w:val="28"/>
        </w:rPr>
        <w:t>1.</w:t>
      </w:r>
      <w:r w:rsidRPr="00177D0D">
        <w:rPr>
          <w:noProof/>
          <w:sz w:val="28"/>
        </w:rPr>
        <w:tab/>
        <w:t>Документы Google [Электронный ресурс]. URL: https://ru.wikipedia.org/wiki/Google_Docs (дата обращения: 18.05.2015).</w:t>
      </w:r>
    </w:p>
    <w:p w:rsidR="00177D0D" w:rsidRPr="00177D0D" w:rsidRDefault="00177D0D" w:rsidP="00177D0D">
      <w:pPr>
        <w:pStyle w:val="NormalWeb"/>
        <w:ind w:left="640" w:hanging="640"/>
        <w:jc w:val="left"/>
        <w:divId w:val="1113785243"/>
        <w:rPr>
          <w:noProof/>
          <w:sz w:val="28"/>
        </w:rPr>
      </w:pPr>
      <w:r w:rsidRPr="00177D0D">
        <w:rPr>
          <w:noProof/>
          <w:sz w:val="28"/>
        </w:rPr>
        <w:t>2.</w:t>
      </w:r>
      <w:r w:rsidRPr="00177D0D">
        <w:rPr>
          <w:noProof/>
          <w:sz w:val="28"/>
        </w:rPr>
        <w:tab/>
        <w:t>«A clean, lightweight alternative to Python’s twisted?» [Электронный ресурс]. URL: http://stackoverflow.com/questions/1824418/a-clean-lightweight-alternative-to-pythons-twisted.</w:t>
      </w:r>
    </w:p>
    <w:p w:rsidR="00177D0D" w:rsidRPr="00177D0D" w:rsidRDefault="00177D0D" w:rsidP="00177D0D">
      <w:pPr>
        <w:pStyle w:val="NormalWeb"/>
        <w:ind w:left="640" w:hanging="640"/>
        <w:jc w:val="left"/>
        <w:divId w:val="1113785243"/>
        <w:rPr>
          <w:noProof/>
          <w:sz w:val="28"/>
        </w:rPr>
      </w:pPr>
      <w:r w:rsidRPr="00177D0D">
        <w:rPr>
          <w:noProof/>
          <w:sz w:val="28"/>
        </w:rPr>
        <w:t>3.</w:t>
      </w:r>
      <w:r w:rsidRPr="00177D0D">
        <w:rPr>
          <w:noProof/>
          <w:sz w:val="28"/>
        </w:rPr>
        <w:tab/>
        <w:t>Таненбаум Э., Ван Стеен М. Распределенные системы. Принципы и парадигмы. Питер, 2003. 877 с.</w:t>
      </w:r>
    </w:p>
    <w:p w:rsidR="00177D0D" w:rsidRPr="00177D0D" w:rsidRDefault="00177D0D" w:rsidP="00177D0D">
      <w:pPr>
        <w:pStyle w:val="NormalWeb"/>
        <w:ind w:left="640" w:hanging="640"/>
        <w:jc w:val="left"/>
        <w:divId w:val="1113785243"/>
        <w:rPr>
          <w:noProof/>
          <w:sz w:val="28"/>
        </w:rPr>
      </w:pPr>
      <w:r w:rsidRPr="00177D0D">
        <w:rPr>
          <w:noProof/>
          <w:sz w:val="28"/>
        </w:rPr>
        <w:t>4.</w:t>
      </w:r>
      <w:r w:rsidRPr="00177D0D">
        <w:rPr>
          <w:noProof/>
          <w:sz w:val="28"/>
        </w:rPr>
        <w:tab/>
        <w:t>Ellis C. a., Gibbs S.J. Concurrency control in groupware systems // ACM SIGMOD Rec. 1989. Т. 18, № 2. С. 399–407.</w:t>
      </w:r>
    </w:p>
    <w:p w:rsidR="00177D0D" w:rsidRPr="00177D0D" w:rsidRDefault="00177D0D" w:rsidP="00177D0D">
      <w:pPr>
        <w:pStyle w:val="NormalWeb"/>
        <w:ind w:left="640" w:hanging="640"/>
        <w:jc w:val="left"/>
        <w:divId w:val="1113785243"/>
        <w:rPr>
          <w:noProof/>
          <w:sz w:val="28"/>
        </w:rPr>
      </w:pPr>
      <w:r w:rsidRPr="00177D0D">
        <w:rPr>
          <w:noProof/>
          <w:sz w:val="28"/>
        </w:rPr>
        <w:t>5.</w:t>
      </w:r>
      <w:r w:rsidRPr="00177D0D">
        <w:rPr>
          <w:noProof/>
          <w:sz w:val="28"/>
        </w:rPr>
        <w:tab/>
        <w:t>Операциональное преобразование [Электронный ресурс]. URL: http://en.wikipedia.org/wiki/Operational_transformation (дата обращения: 18.05.2015).</w:t>
      </w:r>
    </w:p>
    <w:p w:rsidR="00177D0D" w:rsidRPr="00177D0D" w:rsidRDefault="00177D0D" w:rsidP="00177D0D">
      <w:pPr>
        <w:pStyle w:val="NormalWeb"/>
        <w:ind w:left="640" w:hanging="640"/>
        <w:jc w:val="left"/>
        <w:divId w:val="1113785243"/>
        <w:rPr>
          <w:noProof/>
          <w:sz w:val="28"/>
        </w:rPr>
      </w:pPr>
      <w:r w:rsidRPr="00177D0D">
        <w:rPr>
          <w:noProof/>
          <w:sz w:val="28"/>
        </w:rPr>
        <w:t>6.</w:t>
      </w:r>
      <w:r w:rsidRPr="00177D0D">
        <w:rPr>
          <w:noProof/>
          <w:sz w:val="28"/>
        </w:rPr>
        <w:tab/>
        <w:t>Powers S. Unix Power Tools. O’Reilly Media, 2002.</w:t>
      </w:r>
    </w:p>
    <w:p w:rsidR="00177D0D" w:rsidRPr="00177D0D" w:rsidRDefault="00177D0D" w:rsidP="00177D0D">
      <w:pPr>
        <w:pStyle w:val="NormalWeb"/>
        <w:ind w:left="640" w:hanging="640"/>
        <w:jc w:val="left"/>
        <w:divId w:val="1113785243"/>
        <w:rPr>
          <w:noProof/>
          <w:sz w:val="28"/>
        </w:rPr>
      </w:pPr>
      <w:r w:rsidRPr="00177D0D">
        <w:rPr>
          <w:noProof/>
          <w:sz w:val="28"/>
        </w:rPr>
        <w:t>7.</w:t>
      </w:r>
      <w:r w:rsidRPr="00177D0D">
        <w:rPr>
          <w:noProof/>
          <w:sz w:val="28"/>
        </w:rPr>
        <w:tab/>
        <w:t>Chacon S. Pro Git. Apress, 2009.</w:t>
      </w:r>
    </w:p>
    <w:p w:rsidR="00177D0D" w:rsidRPr="00177D0D" w:rsidRDefault="00177D0D" w:rsidP="00177D0D">
      <w:pPr>
        <w:pStyle w:val="NormalWeb"/>
        <w:ind w:left="640" w:hanging="640"/>
        <w:jc w:val="left"/>
        <w:divId w:val="1113785243"/>
        <w:rPr>
          <w:noProof/>
          <w:sz w:val="28"/>
        </w:rPr>
      </w:pPr>
      <w:r w:rsidRPr="00177D0D">
        <w:rPr>
          <w:noProof/>
          <w:sz w:val="28"/>
        </w:rPr>
        <w:t>8.</w:t>
      </w:r>
      <w:r w:rsidRPr="00177D0D">
        <w:rPr>
          <w:noProof/>
          <w:sz w:val="28"/>
        </w:rPr>
        <w:tab/>
        <w:t>Lindholm T. A three-way merge for XML documents // Proc. 2004 ACM Symp. Doc. Eng. - DocEng ’04. 2004. № October. С. 1.</w:t>
      </w:r>
    </w:p>
    <w:p w:rsidR="00177D0D" w:rsidRPr="00177D0D" w:rsidRDefault="00177D0D" w:rsidP="00177D0D">
      <w:pPr>
        <w:pStyle w:val="NormalWeb"/>
        <w:ind w:left="640" w:hanging="640"/>
        <w:jc w:val="left"/>
        <w:divId w:val="1113785243"/>
        <w:rPr>
          <w:noProof/>
          <w:sz w:val="28"/>
        </w:rPr>
      </w:pPr>
      <w:r w:rsidRPr="00177D0D">
        <w:rPr>
          <w:noProof/>
          <w:sz w:val="28"/>
        </w:rPr>
        <w:t>9.</w:t>
      </w:r>
      <w:r w:rsidRPr="00177D0D">
        <w:rPr>
          <w:noProof/>
          <w:sz w:val="28"/>
        </w:rPr>
        <w:tab/>
        <w:t>Документация утилиты GNU Patch [Электронный ресурс]. URL: http://savannah.gnu.org/projects/patch/ (дата обращения: 18.05.2015).</w:t>
      </w:r>
    </w:p>
    <w:p w:rsidR="00177D0D" w:rsidRPr="00177D0D" w:rsidRDefault="00177D0D" w:rsidP="00177D0D">
      <w:pPr>
        <w:pStyle w:val="NormalWeb"/>
        <w:ind w:left="640" w:hanging="640"/>
        <w:jc w:val="left"/>
        <w:divId w:val="1113785243"/>
        <w:rPr>
          <w:noProof/>
          <w:sz w:val="28"/>
        </w:rPr>
      </w:pPr>
      <w:r w:rsidRPr="00177D0D">
        <w:rPr>
          <w:noProof/>
          <w:sz w:val="28"/>
        </w:rPr>
        <w:t>10.</w:t>
      </w:r>
      <w:r w:rsidRPr="00177D0D">
        <w:rPr>
          <w:noProof/>
          <w:sz w:val="28"/>
        </w:rPr>
        <w:tab/>
        <w:t>Fredriksson K., Grabowski S. Average-optimal string matching // J. Discret. Algorithms. Elsevier, 2009. Т. 7, № 4. С. 579–594.</w:t>
      </w:r>
    </w:p>
    <w:p w:rsidR="00177D0D" w:rsidRPr="00177D0D" w:rsidRDefault="00177D0D" w:rsidP="00177D0D">
      <w:pPr>
        <w:pStyle w:val="NormalWeb"/>
        <w:ind w:left="640" w:hanging="640"/>
        <w:jc w:val="left"/>
        <w:divId w:val="1113785243"/>
        <w:rPr>
          <w:noProof/>
          <w:sz w:val="28"/>
        </w:rPr>
      </w:pPr>
      <w:r w:rsidRPr="00177D0D">
        <w:rPr>
          <w:noProof/>
          <w:sz w:val="28"/>
        </w:rPr>
        <w:t>11.</w:t>
      </w:r>
      <w:r w:rsidRPr="00177D0D">
        <w:rPr>
          <w:noProof/>
          <w:sz w:val="28"/>
        </w:rPr>
        <w:tab/>
        <w:t xml:space="preserve">Пузыревский И. Асинхронное программирование [Электронный ресурс]. URL: https://events.yandex.ru/lib/talks/1760/ (дата обращения: 18.05.2015). </w:t>
      </w:r>
    </w:p>
    <w:p w:rsidR="00E97B08" w:rsidRPr="00E97B08" w:rsidRDefault="00177D0D" w:rsidP="00177D0D">
      <w:pPr>
        <w:jc w:val="left"/>
      </w:pPr>
      <w:r>
        <w:fldChar w:fldCharType="end"/>
      </w:r>
    </w:p>
    <w:sectPr w:rsidR="00E97B08" w:rsidRPr="00E97B08" w:rsidSect="003F2340">
      <w:headerReference w:type="default" r:id="rId10"/>
      <w:pgSz w:w="11906" w:h="16838"/>
      <w:pgMar w:top="1134" w:right="567" w:bottom="1134" w:left="1701" w:header="709" w:footer="709" w:gutter="0"/>
      <w:cols w:space="708"/>
      <w:titlePg/>
      <w:docGrid w:linePitch="381"/>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 w:author="Sofi" w:date="2015-05-18T20:35:00Z" w:initials="S">
    <w:p w:rsidR="001672BD" w:rsidRDefault="001672BD">
      <w:pPr>
        <w:pStyle w:val="CommentText"/>
      </w:pPr>
      <w:r>
        <w:rPr>
          <w:rStyle w:val="CommentReference"/>
        </w:rPr>
        <w:annotationRef/>
      </w:r>
      <w:r>
        <w:t>Картинка из таненбаума рис 11.21</w:t>
      </w:r>
    </w:p>
  </w:comment>
  <w:comment w:id="15" w:author="Sofi" w:date="2015-05-18T20:40:00Z" w:initials="S">
    <w:p w:rsidR="001672BD" w:rsidRDefault="001672BD">
      <w:pPr>
        <w:pStyle w:val="CommentText"/>
      </w:pPr>
      <w:r>
        <w:rPr>
          <w:rStyle w:val="CommentReference"/>
        </w:rPr>
        <w:annotationRef/>
      </w:r>
      <w:r>
        <w:t>Вставить картинку</w:t>
      </w:r>
    </w:p>
  </w:comment>
  <w:comment w:id="16" w:author="Sofi" w:date="2015-05-18T20:45:00Z" w:initials="S">
    <w:p w:rsidR="001672BD" w:rsidRDefault="001672BD">
      <w:pPr>
        <w:pStyle w:val="CommentText"/>
      </w:pPr>
      <w:r>
        <w:rPr>
          <w:rStyle w:val="CommentReference"/>
        </w:rPr>
        <w:annotationRef/>
      </w:r>
      <w:r>
        <w:t>картиночка</w:t>
      </w:r>
    </w:p>
  </w:comment>
  <w:comment w:id="17" w:author="Sofi" w:date="2015-05-18T20:56:00Z" w:initials="S">
    <w:p w:rsidR="001672BD" w:rsidRDefault="001672BD">
      <w:pPr>
        <w:pStyle w:val="CommentText"/>
      </w:pPr>
      <w:r>
        <w:rPr>
          <w:rStyle w:val="CommentReference"/>
        </w:rPr>
        <w:annotationRef/>
      </w:r>
      <w:r>
        <w:t>определить критерий заранее</w:t>
      </w:r>
    </w:p>
  </w:comment>
  <w:comment w:id="18" w:author="Sofi" w:date="2015-05-18T21:04:00Z" w:initials="S">
    <w:p w:rsidR="001672BD" w:rsidRDefault="001672BD">
      <w:pPr>
        <w:pStyle w:val="CommentText"/>
      </w:pPr>
      <w:r>
        <w:rPr>
          <w:rStyle w:val="CommentReference"/>
        </w:rPr>
        <w:annotationRef/>
      </w:r>
      <w:r>
        <w:t>Описать все определения вначле</w:t>
      </w:r>
    </w:p>
    <w:p w:rsidR="001672BD" w:rsidRDefault="001672BD">
      <w:pPr>
        <w:pStyle w:val="CommentText"/>
      </w:pPr>
      <w:r>
        <w:t>участник редактирования (в дальнейшем именуемый просто писатель)</w:t>
      </w:r>
    </w:p>
  </w:comment>
  <w:comment w:id="19" w:author="Sofi" w:date="2015-05-18T21:12:00Z" w:initials="S">
    <w:p w:rsidR="001672BD" w:rsidRDefault="001672BD">
      <w:pPr>
        <w:pStyle w:val="CommentText"/>
      </w:pPr>
      <w:r>
        <w:rPr>
          <w:rStyle w:val="CommentReference"/>
        </w:rPr>
        <w:annotationRef/>
      </w:r>
      <w:r>
        <w:t>не забыть</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66640" w:rsidRDefault="00F66640" w:rsidP="003F2340">
      <w:pPr>
        <w:spacing w:line="240" w:lineRule="auto"/>
      </w:pPr>
      <w:r>
        <w:separator/>
      </w:r>
    </w:p>
  </w:endnote>
  <w:endnote w:type="continuationSeparator" w:id="0">
    <w:p w:rsidR="00F66640" w:rsidRDefault="00F66640" w:rsidP="003F23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CC"/>
    <w:family w:val="roman"/>
    <w:pitch w:val="variable"/>
    <w:sig w:usb0="E0002AFF" w:usb1="C0007841" w:usb2="00000009" w:usb3="00000000" w:csb0="000001FF" w:csb1="00000000"/>
  </w:font>
  <w:font w:name="Symbol">
    <w:altName w:val="Symbol"/>
    <w:panose1 w:val="05050102010706020507"/>
    <w:charset w:val="02"/>
    <w:family w:val="roman"/>
    <w:pitch w:val="variable"/>
    <w:sig w:usb0="00000000" w:usb1="10000000" w:usb2="00000000" w:usb3="00000000" w:csb0="80000000" w:csb1="00000000"/>
  </w:font>
  <w:font w:name="Courier New">
    <w:altName w:val="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 w:name="Cambria Math">
    <w:altName w:val="Cambria Math"/>
    <w:panose1 w:val="02040503050406030204"/>
    <w:charset w:val="CC"/>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66640" w:rsidRDefault="00F66640" w:rsidP="003F2340">
      <w:pPr>
        <w:spacing w:line="240" w:lineRule="auto"/>
      </w:pPr>
      <w:r>
        <w:separator/>
      </w:r>
    </w:p>
  </w:footnote>
  <w:footnote w:type="continuationSeparator" w:id="0">
    <w:p w:rsidR="00F66640" w:rsidRDefault="00F66640" w:rsidP="003F2340">
      <w:pPr>
        <w:spacing w:line="240" w:lineRule="auto"/>
      </w:pPr>
      <w:r>
        <w:continuationSeparator/>
      </w:r>
    </w:p>
  </w:footnote>
  <w:footnote w:id="1">
    <w:p w:rsidR="001672BD" w:rsidRPr="00C01153" w:rsidRDefault="001672BD">
      <w:pPr>
        <w:pStyle w:val="FootnoteText"/>
      </w:pPr>
      <w:r>
        <w:rPr>
          <w:rStyle w:val="FootnoteReference"/>
        </w:rPr>
        <w:footnoteRef/>
      </w:r>
      <w:r>
        <w:t xml:space="preserve"> Согласно поиску по открытым проектам на сайте </w:t>
      </w:r>
      <w:r>
        <w:rPr>
          <w:lang w:val="en-US"/>
        </w:rPr>
        <w:t>github</w:t>
      </w:r>
      <w:r w:rsidRPr="00C01153">
        <w:t>.</w:t>
      </w:r>
      <w:r>
        <w:rPr>
          <w:lang w:val="en-US"/>
        </w:rPr>
        <w:t>com</w:t>
      </w:r>
      <w:r w:rsidRPr="00C01153">
        <w:t xml:space="preserve"> </w:t>
      </w:r>
      <w:r>
        <w:t xml:space="preserve">и </w:t>
      </w:r>
      <w:r>
        <w:rPr>
          <w:lang w:val="en-US"/>
        </w:rPr>
        <w:t>stackoverflow</w:t>
      </w:r>
      <w:r w:rsidRPr="00C01153">
        <w:t>.</w:t>
      </w:r>
      <w:r>
        <w:rPr>
          <w:lang w:val="en-US"/>
        </w:rPr>
        <w:t>com</w:t>
      </w:r>
    </w:p>
  </w:footnote>
  <w:footnote w:id="2">
    <w:p w:rsidR="001672BD" w:rsidRDefault="001672BD">
      <w:pPr>
        <w:pStyle w:val="FootnoteText"/>
      </w:pPr>
      <w:r>
        <w:rPr>
          <w:rStyle w:val="FootnoteReference"/>
        </w:rPr>
        <w:footnoteRef/>
      </w:r>
      <w:r>
        <w:t xml:space="preserve"> При сравнении </w:t>
      </w:r>
      <w:r w:rsidRPr="00C01153">
        <w:t>синхронной и асинхронной версий программы с одинаковым количеством потоков исполнения</w:t>
      </w:r>
      <w:r>
        <w:t xml:space="preserve"> </w:t>
      </w:r>
      <w:r>
        <w:fldChar w:fldCharType="begin" w:fldLock="1"/>
      </w:r>
      <w:r w:rsidR="00177D0D">
        <w:instrText>ADDIN CSL_CITATION { "citationItems" : [ { "id" : "ITEM-1", "itemData" : { "URL" : "https://events.yandex.ru/lib/talks/1760/", "accessed" : { "date-parts" : [ [ "2015", "5", "18" ] ] }, "author" : [ { "dropping-particle" : "", "family" : "\u041f\u0443\u0437\u044b\u0440\u0435\u0432\u0441\u043a\u0438\u0439", "given" : "\u0418\u0432\u0430\u043d", "non-dropping-particle" : "", "parse-names" : false, "suffix" : "" } ], "id" : "ITEM-1", "issued" : { "date-parts" : [ [ "0" ] ] }, "title" : "\u0410\u0441\u0438\u043d\u0445\u0440\u043e\u043d\u043d\u043e\u0435 \u043f\u0440\u043e\u0433\u0440\u0430\u043c\u043c\u0438\u0440\u043e\u0432\u0430\u043d\u0438\u0435", "type" : "webpage" }, "uris" : [ "http://www.mendeley.com/documents/?uuid=5def7f33-cf22-4682-8a42-0b7a89aaf1f2" ] } ], "mendeley" : { "formattedCitation" : "[11]", "plainTextFormattedCitation" : "[11]", "previouslyFormattedCitation" : "[11]" }, "properties" : { "noteIndex" : 0 }, "schema" : "https://github.com/citation-style-language/schema/raw/master/csl-citation.json" }</w:instrText>
      </w:r>
      <w:r>
        <w:fldChar w:fldCharType="separate"/>
      </w:r>
      <w:r w:rsidR="00890B41" w:rsidRPr="00890B41">
        <w:rPr>
          <w:noProof/>
        </w:rPr>
        <w:t>[11]</w:t>
      </w:r>
      <w:r>
        <w:fldChar w:fldCharType="end"/>
      </w:r>
      <w:r>
        <w:t>.</w:t>
      </w:r>
    </w:p>
  </w:footnote>
  <w:footnote w:id="3">
    <w:p w:rsidR="001672BD" w:rsidRDefault="001672BD">
      <w:pPr>
        <w:pStyle w:val="FootnoteText"/>
      </w:pPr>
      <w:r>
        <w:rPr>
          <w:rStyle w:val="FootnoteReference"/>
        </w:rPr>
        <w:footnoteRef/>
      </w:r>
      <w:r>
        <w:t xml:space="preserve"> </w:t>
      </w:r>
      <w:r w:rsidRPr="00E4517E">
        <w:t>Слияние — это процесс объединения изменений, внесенных в две копии файла, путем создания нового файла</w:t>
      </w:r>
      <w:r>
        <w:t xml:space="preserve"> </w:t>
      </w:r>
      <w:r>
        <w:fldChar w:fldCharType="begin" w:fldLock="1"/>
      </w:r>
      <w:r>
        <w:instrText>ADDIN CSL_CITATION { "citationItems" : [ { "id" : "ITEM-1", "itemData" : { "ISBN" : "9781430218333", "author" : [ { "dropping-particle" : "", "family" : "Chacon", "given" : "S", "non-dropping-particle" : "", "parse-names" : false, "suffix" : "" } ], "collection-title" : "Books for professionals by professionals", "id" : "ITEM-1", "issued" : { "date-parts" : [ [ "2009" ] ] }, "publisher" : "Apress", "title" : "Pro Git", "type" : "book" }, "uris" : [ "http://www.mendeley.com/documents/?uuid=729cd613-b2bd-42a4-9c51-ed284c3a5e14" ] } ], "mendeley" : { "formattedCitation" : "[7]", "plainTextFormattedCitation" : "[7]", "previouslyFormattedCitation" : "[7]" }, "properties" : { "noteIndex" : 0 }, "schema" : "https://github.com/citation-style-language/schema/raw/master/csl-citation.json" }</w:instrText>
      </w:r>
      <w:r>
        <w:fldChar w:fldCharType="separate"/>
      </w:r>
      <w:r w:rsidRPr="00E4517E">
        <w:rPr>
          <w:noProof/>
        </w:rPr>
        <w:t>[7]</w:t>
      </w:r>
      <w:r>
        <w:fldChar w:fldCharType="end"/>
      </w:r>
    </w:p>
  </w:footnote>
  <w:footnote w:id="4">
    <w:p w:rsidR="001672BD" w:rsidRDefault="001672BD">
      <w:pPr>
        <w:pStyle w:val="FootnoteText"/>
      </w:pPr>
      <w:r>
        <w:rPr>
          <w:rStyle w:val="FootnoteReference"/>
        </w:rPr>
        <w:footnoteRef/>
      </w:r>
      <w:r>
        <w:t xml:space="preserve"> </w:t>
      </w:r>
      <w:r w:rsidRPr="009A1D86">
        <w:t>Полудуплексный способ связи предполагает, что устройство в один момент времени может либо передавать, либо принимать информацию.</w:t>
      </w:r>
    </w:p>
  </w:footnote>
  <w:footnote w:id="5">
    <w:p w:rsidR="001672BD" w:rsidRDefault="001672BD">
      <w:pPr>
        <w:pStyle w:val="FootnoteText"/>
      </w:pPr>
      <w:r>
        <w:rPr>
          <w:rStyle w:val="FootnoteReference"/>
        </w:rPr>
        <w:footnoteRef/>
      </w:r>
      <w:r>
        <w:t xml:space="preserve"> </w:t>
      </w:r>
      <w:r w:rsidRPr="006448D2">
        <w:t>Этого можно добиться, запустив отдельный поток, отвечающий всецело за синхронизацию.</w:t>
      </w:r>
    </w:p>
  </w:footnote>
  <w:footnote w:id="6">
    <w:p w:rsidR="00600748" w:rsidRPr="00600748" w:rsidRDefault="00600748">
      <w:pPr>
        <w:pStyle w:val="FootnoteText"/>
      </w:pPr>
      <w:r>
        <w:rPr>
          <w:rStyle w:val="FootnoteReference"/>
        </w:rPr>
        <w:footnoteRef/>
      </w:r>
      <w:r>
        <w:t xml:space="preserve"> </w:t>
      </w:r>
      <w:r w:rsidRPr="00600748">
        <w:t>Ветка — это термин, использующийся в СКВ для обозначения текущей истории изменений, которые привели к тому состоянию файла, которое можно наблюдать. Здесь важен тот факт, что разные версии одного и того же файла имеют разные истории. Если есть две ветки изменений, то к этому можно отнестись как к двум альтернативным реальностям в которых существуют две версии одного файла. Слияние веток – это объединение изменений в одну ветку. Без конфликтов сделать это не всегда удается.</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2338285"/>
      <w:docPartObj>
        <w:docPartGallery w:val="Page Numbers (Top of Page)"/>
        <w:docPartUnique/>
      </w:docPartObj>
    </w:sdtPr>
    <w:sdtEndPr>
      <w:rPr>
        <w:noProof/>
      </w:rPr>
    </w:sdtEndPr>
    <w:sdtContent>
      <w:p w:rsidR="001672BD" w:rsidRDefault="001672BD">
        <w:pPr>
          <w:pStyle w:val="Header"/>
          <w:jc w:val="right"/>
        </w:pPr>
        <w:r>
          <w:fldChar w:fldCharType="begin"/>
        </w:r>
        <w:r>
          <w:instrText xml:space="preserve"> PAGE   \* MERGEFORMAT </w:instrText>
        </w:r>
        <w:r>
          <w:fldChar w:fldCharType="separate"/>
        </w:r>
        <w:r w:rsidR="00572DA8">
          <w:rPr>
            <w:noProof/>
          </w:rPr>
          <w:t>35</w:t>
        </w:r>
        <w:r>
          <w:rPr>
            <w:noProof/>
          </w:rPr>
          <w:fldChar w:fldCharType="end"/>
        </w:r>
      </w:p>
    </w:sdtContent>
  </w:sdt>
  <w:p w:rsidR="001672BD" w:rsidRDefault="001672B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E96AD7"/>
    <w:multiLevelType w:val="hybridMultilevel"/>
    <w:tmpl w:val="16DA2CE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
    <w:nsid w:val="29A600E0"/>
    <w:multiLevelType w:val="hybridMultilevel"/>
    <w:tmpl w:val="82905BC0"/>
    <w:lvl w:ilvl="0" w:tplc="9D0C4C9C">
      <w:start w:val="1"/>
      <w:numFmt w:val="bullet"/>
      <w:lvlText w:val=""/>
      <w:lvlJc w:val="left"/>
      <w:pPr>
        <w:ind w:left="2138"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
    <w:nsid w:val="3AE51296"/>
    <w:multiLevelType w:val="hybridMultilevel"/>
    <w:tmpl w:val="51186030"/>
    <w:lvl w:ilvl="0" w:tplc="9D0C4C9C">
      <w:start w:val="1"/>
      <w:numFmt w:val="bullet"/>
      <w:lvlText w:val=""/>
      <w:lvlJc w:val="left"/>
      <w:pPr>
        <w:ind w:left="1429"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nsid w:val="3B1B3903"/>
    <w:multiLevelType w:val="hybridMultilevel"/>
    <w:tmpl w:val="75747F9A"/>
    <w:lvl w:ilvl="0" w:tplc="0D5E4D8C">
      <w:start w:val="1"/>
      <w:numFmt w:val="decimal"/>
      <w:pStyle w:val="ListParagraph"/>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nsid w:val="3CA260FA"/>
    <w:multiLevelType w:val="multilevel"/>
    <w:tmpl w:val="4A3AEFFE"/>
    <w:styleLink w:val="a"/>
    <w:lvl w:ilvl="0">
      <w:start w:val="1"/>
      <w:numFmt w:val="decimal"/>
      <w:suff w:val="space"/>
      <w:lvlText w:val="%1"/>
      <w:lvlJc w:val="left"/>
      <w:pPr>
        <w:ind w:left="709" w:firstLine="0"/>
      </w:pPr>
      <w:rPr>
        <w:rFonts w:ascii="Times New Roman" w:hAnsi="Times New Roman" w:hint="default"/>
        <w:sz w:val="28"/>
      </w:rPr>
    </w:lvl>
    <w:lvl w:ilvl="1">
      <w:start w:val="1"/>
      <w:numFmt w:val="decimal"/>
      <w:lvlText w:val="%1.%2"/>
      <w:lvlJc w:val="left"/>
      <w:pPr>
        <w:tabs>
          <w:tab w:val="num" w:pos="737"/>
        </w:tabs>
        <w:ind w:left="709" w:firstLine="0"/>
      </w:pPr>
      <w:rPr>
        <w:rFonts w:hint="default"/>
      </w:rPr>
    </w:lvl>
    <w:lvl w:ilvl="2">
      <w:start w:val="1"/>
      <w:numFmt w:val="decimal"/>
      <w:lvlText w:val="%1.%2.%3"/>
      <w:lvlJc w:val="left"/>
      <w:pPr>
        <w:tabs>
          <w:tab w:val="num" w:pos="737"/>
        </w:tabs>
        <w:ind w:left="709" w:firstLine="0"/>
      </w:pPr>
      <w:rPr>
        <w:rFonts w:hint="default"/>
      </w:rPr>
    </w:lvl>
    <w:lvl w:ilvl="3">
      <w:start w:val="1"/>
      <w:numFmt w:val="decimal"/>
      <w:lvlText w:val="%1.%2.%3.%4"/>
      <w:lvlJc w:val="left"/>
      <w:pPr>
        <w:tabs>
          <w:tab w:val="num" w:pos="737"/>
        </w:tabs>
        <w:ind w:left="709" w:firstLine="0"/>
      </w:pPr>
      <w:rPr>
        <w:rFonts w:hint="default"/>
      </w:rPr>
    </w:lvl>
    <w:lvl w:ilvl="4">
      <w:start w:val="1"/>
      <w:numFmt w:val="decimal"/>
      <w:lvlText w:val="%1.%2.%3.%4.%5"/>
      <w:lvlJc w:val="left"/>
      <w:pPr>
        <w:tabs>
          <w:tab w:val="num" w:pos="737"/>
        </w:tabs>
        <w:ind w:left="709" w:firstLine="0"/>
      </w:pPr>
      <w:rPr>
        <w:rFonts w:hint="default"/>
      </w:rPr>
    </w:lvl>
    <w:lvl w:ilvl="5">
      <w:start w:val="1"/>
      <w:numFmt w:val="decimal"/>
      <w:lvlText w:val="%1.%2.%3.%4.%5.%6"/>
      <w:lvlJc w:val="left"/>
      <w:pPr>
        <w:tabs>
          <w:tab w:val="num" w:pos="737"/>
        </w:tabs>
        <w:ind w:left="709" w:firstLine="0"/>
      </w:pPr>
      <w:rPr>
        <w:rFonts w:hint="default"/>
      </w:rPr>
    </w:lvl>
    <w:lvl w:ilvl="6">
      <w:start w:val="1"/>
      <w:numFmt w:val="decimal"/>
      <w:lvlText w:val="%1.%2.%3.%4.%5.%6.%7"/>
      <w:lvlJc w:val="left"/>
      <w:pPr>
        <w:tabs>
          <w:tab w:val="num" w:pos="737"/>
        </w:tabs>
        <w:ind w:left="709" w:firstLine="0"/>
      </w:pPr>
      <w:rPr>
        <w:rFonts w:hint="default"/>
      </w:rPr>
    </w:lvl>
    <w:lvl w:ilvl="7">
      <w:start w:val="1"/>
      <w:numFmt w:val="decimal"/>
      <w:lvlText w:val="%1.%2.%3.%4.%5.%6.%7.%8"/>
      <w:lvlJc w:val="left"/>
      <w:pPr>
        <w:tabs>
          <w:tab w:val="num" w:pos="737"/>
        </w:tabs>
        <w:ind w:left="709" w:firstLine="0"/>
      </w:pPr>
      <w:rPr>
        <w:rFonts w:hint="default"/>
      </w:rPr>
    </w:lvl>
    <w:lvl w:ilvl="8">
      <w:start w:val="1"/>
      <w:numFmt w:val="decimal"/>
      <w:lvlText w:val="%1.%2.%3.%4.%5.%6.%7.%8.%9"/>
      <w:lvlJc w:val="left"/>
      <w:pPr>
        <w:tabs>
          <w:tab w:val="num" w:pos="737"/>
        </w:tabs>
        <w:ind w:left="709" w:firstLine="0"/>
      </w:pPr>
      <w:rPr>
        <w:rFonts w:hint="default"/>
      </w:rPr>
    </w:lvl>
  </w:abstractNum>
  <w:abstractNum w:abstractNumId="5">
    <w:nsid w:val="4A804EC0"/>
    <w:multiLevelType w:val="multilevel"/>
    <w:tmpl w:val="E10AC5A0"/>
    <w:lvl w:ilvl="0">
      <w:start w:val="1"/>
      <w:numFmt w:val="decimal"/>
      <w:lvlText w:val="%1"/>
      <w:lvlJc w:val="left"/>
      <w:pPr>
        <w:tabs>
          <w:tab w:val="num" w:pos="737"/>
        </w:tabs>
        <w:ind w:left="0" w:firstLine="0"/>
      </w:pPr>
      <w:rPr>
        <w:rFonts w:hint="default"/>
      </w:rPr>
    </w:lvl>
    <w:lvl w:ilvl="1">
      <w:start w:val="1"/>
      <w:numFmt w:val="decimal"/>
      <w:lvlText w:val="%1.%2"/>
      <w:lvlJc w:val="left"/>
      <w:pPr>
        <w:tabs>
          <w:tab w:val="num" w:pos="737"/>
        </w:tabs>
        <w:ind w:left="709" w:firstLine="0"/>
      </w:pPr>
      <w:rPr>
        <w:rFonts w:hint="default"/>
      </w:rPr>
    </w:lvl>
    <w:lvl w:ilvl="2">
      <w:start w:val="1"/>
      <w:numFmt w:val="decimal"/>
      <w:lvlText w:val="%1.%2.%3"/>
      <w:lvlJc w:val="left"/>
      <w:pPr>
        <w:tabs>
          <w:tab w:val="num" w:pos="737"/>
        </w:tabs>
        <w:ind w:left="709" w:firstLine="0"/>
      </w:pPr>
      <w:rPr>
        <w:rFonts w:hint="default"/>
      </w:rPr>
    </w:lvl>
    <w:lvl w:ilvl="3">
      <w:start w:val="1"/>
      <w:numFmt w:val="decimal"/>
      <w:lvlText w:val="%1.%2.%3.%4"/>
      <w:lvlJc w:val="left"/>
      <w:pPr>
        <w:tabs>
          <w:tab w:val="num" w:pos="737"/>
        </w:tabs>
        <w:ind w:left="709" w:firstLine="0"/>
      </w:pPr>
      <w:rPr>
        <w:rFonts w:hint="default"/>
      </w:rPr>
    </w:lvl>
    <w:lvl w:ilvl="4">
      <w:start w:val="1"/>
      <w:numFmt w:val="decimal"/>
      <w:lvlText w:val="%1.%2.%3.%4.%5"/>
      <w:lvlJc w:val="left"/>
      <w:pPr>
        <w:tabs>
          <w:tab w:val="num" w:pos="737"/>
        </w:tabs>
        <w:ind w:left="709" w:firstLine="0"/>
      </w:pPr>
      <w:rPr>
        <w:rFonts w:hint="default"/>
      </w:rPr>
    </w:lvl>
    <w:lvl w:ilvl="5">
      <w:start w:val="1"/>
      <w:numFmt w:val="decimal"/>
      <w:pStyle w:val="Heading6"/>
      <w:lvlText w:val="%1.%2.%3.%4.%5.%6"/>
      <w:lvlJc w:val="left"/>
      <w:pPr>
        <w:tabs>
          <w:tab w:val="num" w:pos="737"/>
        </w:tabs>
        <w:ind w:left="709" w:firstLine="0"/>
      </w:pPr>
      <w:rPr>
        <w:rFonts w:hint="default"/>
      </w:rPr>
    </w:lvl>
    <w:lvl w:ilvl="6">
      <w:start w:val="1"/>
      <w:numFmt w:val="decimal"/>
      <w:pStyle w:val="Heading7"/>
      <w:lvlText w:val="%1.%2.%3.%4.%5.%6.%7"/>
      <w:lvlJc w:val="left"/>
      <w:pPr>
        <w:tabs>
          <w:tab w:val="num" w:pos="737"/>
        </w:tabs>
        <w:ind w:left="709" w:firstLine="0"/>
      </w:pPr>
      <w:rPr>
        <w:rFonts w:hint="default"/>
      </w:rPr>
    </w:lvl>
    <w:lvl w:ilvl="7">
      <w:start w:val="1"/>
      <w:numFmt w:val="decimal"/>
      <w:pStyle w:val="Heading8"/>
      <w:lvlText w:val="%1.%2.%3.%4.%5.%6.%7.%8"/>
      <w:lvlJc w:val="left"/>
      <w:pPr>
        <w:tabs>
          <w:tab w:val="num" w:pos="737"/>
        </w:tabs>
        <w:ind w:left="709" w:firstLine="0"/>
      </w:pPr>
      <w:rPr>
        <w:rFonts w:hint="default"/>
      </w:rPr>
    </w:lvl>
    <w:lvl w:ilvl="8">
      <w:start w:val="1"/>
      <w:numFmt w:val="decimal"/>
      <w:pStyle w:val="Heading9"/>
      <w:lvlText w:val="%1.%2.%3.%4.%5.%6.%7.%8.%9"/>
      <w:lvlJc w:val="left"/>
      <w:pPr>
        <w:tabs>
          <w:tab w:val="num" w:pos="737"/>
        </w:tabs>
        <w:ind w:left="709" w:firstLine="0"/>
      </w:pPr>
      <w:rPr>
        <w:rFonts w:hint="default"/>
      </w:rPr>
    </w:lvl>
  </w:abstractNum>
  <w:abstractNum w:abstractNumId="6">
    <w:nsid w:val="4B315D05"/>
    <w:multiLevelType w:val="hybridMultilevel"/>
    <w:tmpl w:val="C602B7A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7">
    <w:nsid w:val="4D3A6B81"/>
    <w:multiLevelType w:val="hybridMultilevel"/>
    <w:tmpl w:val="7930A082"/>
    <w:lvl w:ilvl="0" w:tplc="06DEE94C">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nsid w:val="55D47A6D"/>
    <w:multiLevelType w:val="hybridMultilevel"/>
    <w:tmpl w:val="634254D8"/>
    <w:lvl w:ilvl="0" w:tplc="CDEC6306">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nsid w:val="56065F8D"/>
    <w:multiLevelType w:val="multilevel"/>
    <w:tmpl w:val="EF2896D0"/>
    <w:lvl w:ilvl="0">
      <w:start w:val="1"/>
      <w:numFmt w:val="decimal"/>
      <w:pStyle w:val="Heading1"/>
      <w:suff w:val="space"/>
      <w:lvlText w:val="%1"/>
      <w:lvlJc w:val="left"/>
      <w:pPr>
        <w:ind w:left="709" w:firstLine="0"/>
      </w:pPr>
      <w:rPr>
        <w:rFonts w:ascii="Times New Roman" w:hAnsi="Times New Roman" w:hint="default"/>
        <w:sz w:val="28"/>
      </w:rPr>
    </w:lvl>
    <w:lvl w:ilvl="1">
      <w:start w:val="1"/>
      <w:numFmt w:val="decimal"/>
      <w:pStyle w:val="Heading2"/>
      <w:suff w:val="space"/>
      <w:lvlText w:val="%1.%2"/>
      <w:lvlJc w:val="left"/>
      <w:pPr>
        <w:ind w:left="709" w:firstLine="0"/>
      </w:pPr>
      <w:rPr>
        <w:rFonts w:hint="default"/>
      </w:rPr>
    </w:lvl>
    <w:lvl w:ilvl="2">
      <w:start w:val="1"/>
      <w:numFmt w:val="decimal"/>
      <w:pStyle w:val="Heading3"/>
      <w:suff w:val="space"/>
      <w:lvlText w:val="%1.%2.%3"/>
      <w:lvlJc w:val="left"/>
      <w:pPr>
        <w:ind w:left="709" w:firstLine="0"/>
      </w:pPr>
      <w:rPr>
        <w:rFonts w:hint="default"/>
      </w:rPr>
    </w:lvl>
    <w:lvl w:ilvl="3">
      <w:start w:val="1"/>
      <w:numFmt w:val="decimal"/>
      <w:pStyle w:val="Heading4"/>
      <w:suff w:val="space"/>
      <w:lvlText w:val="%1.%2.%3.%4"/>
      <w:lvlJc w:val="left"/>
      <w:pPr>
        <w:ind w:left="709" w:firstLine="0"/>
      </w:pPr>
      <w:rPr>
        <w:rFonts w:hint="default"/>
      </w:rPr>
    </w:lvl>
    <w:lvl w:ilvl="4">
      <w:start w:val="1"/>
      <w:numFmt w:val="decimal"/>
      <w:pStyle w:val="Heading5"/>
      <w:suff w:val="space"/>
      <w:lvlText w:val="%1.%2.%3.%4.%5"/>
      <w:lvlJc w:val="left"/>
      <w:pPr>
        <w:ind w:left="709" w:firstLine="0"/>
      </w:pPr>
      <w:rPr>
        <w:rFonts w:hint="default"/>
      </w:rPr>
    </w:lvl>
    <w:lvl w:ilvl="5">
      <w:start w:val="1"/>
      <w:numFmt w:val="decimal"/>
      <w:suff w:val="space"/>
      <w:lvlText w:val="%1.%2.%3.%4.%5.%6"/>
      <w:lvlJc w:val="left"/>
      <w:pPr>
        <w:ind w:left="709" w:firstLine="0"/>
      </w:pPr>
      <w:rPr>
        <w:rFonts w:hint="default"/>
      </w:rPr>
    </w:lvl>
    <w:lvl w:ilvl="6">
      <w:start w:val="1"/>
      <w:numFmt w:val="decimal"/>
      <w:lvlText w:val="%1.%2.%3.%4.%5.%6.%7"/>
      <w:lvlJc w:val="left"/>
      <w:pPr>
        <w:tabs>
          <w:tab w:val="num" w:pos="737"/>
        </w:tabs>
        <w:ind w:left="709" w:firstLine="0"/>
      </w:pPr>
      <w:rPr>
        <w:rFonts w:hint="default"/>
      </w:rPr>
    </w:lvl>
    <w:lvl w:ilvl="7">
      <w:start w:val="1"/>
      <w:numFmt w:val="decimal"/>
      <w:lvlText w:val="%1.%2.%3.%4.%5.%6.%7.%8"/>
      <w:lvlJc w:val="left"/>
      <w:pPr>
        <w:tabs>
          <w:tab w:val="num" w:pos="737"/>
        </w:tabs>
        <w:ind w:left="709" w:firstLine="0"/>
      </w:pPr>
      <w:rPr>
        <w:rFonts w:hint="default"/>
      </w:rPr>
    </w:lvl>
    <w:lvl w:ilvl="8">
      <w:start w:val="1"/>
      <w:numFmt w:val="decimal"/>
      <w:lvlText w:val="%1.%2.%3.%4.%5.%6.%7.%8.%9"/>
      <w:lvlJc w:val="left"/>
      <w:pPr>
        <w:tabs>
          <w:tab w:val="num" w:pos="737"/>
        </w:tabs>
        <w:ind w:left="709" w:firstLine="0"/>
      </w:pPr>
      <w:rPr>
        <w:rFonts w:hint="default"/>
      </w:rPr>
    </w:lvl>
  </w:abstractNum>
  <w:abstractNum w:abstractNumId="10">
    <w:nsid w:val="58EC16B2"/>
    <w:multiLevelType w:val="hybridMultilevel"/>
    <w:tmpl w:val="2DE04D1E"/>
    <w:lvl w:ilvl="0" w:tplc="4FC24E6E">
      <w:start w:val="1"/>
      <w:numFmt w:val="bullet"/>
      <w:pStyle w:val="a0"/>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nsid w:val="6C4F518C"/>
    <w:multiLevelType w:val="hybridMultilevel"/>
    <w:tmpl w:val="3BA6A2A4"/>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2">
    <w:nsid w:val="6E701B43"/>
    <w:multiLevelType w:val="hybridMultilevel"/>
    <w:tmpl w:val="059A2DC6"/>
    <w:lvl w:ilvl="0" w:tplc="0419000F">
      <w:start w:val="1"/>
      <w:numFmt w:val="decimal"/>
      <w:lvlText w:val="%1."/>
      <w:lvlJc w:val="left"/>
      <w:pPr>
        <w:ind w:left="1080" w:hanging="360"/>
      </w:p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3">
    <w:nsid w:val="6ED126BD"/>
    <w:multiLevelType w:val="hybridMultilevel"/>
    <w:tmpl w:val="BDB693C6"/>
    <w:lvl w:ilvl="0" w:tplc="9D0C4C9C">
      <w:start w:val="1"/>
      <w:numFmt w:val="bullet"/>
      <w:lvlText w:val=""/>
      <w:lvlJc w:val="left"/>
      <w:pPr>
        <w:ind w:left="2138"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
    <w:nsid w:val="6F393C9C"/>
    <w:multiLevelType w:val="hybridMultilevel"/>
    <w:tmpl w:val="CFB878E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5">
    <w:nsid w:val="70F23407"/>
    <w:multiLevelType w:val="hybridMultilevel"/>
    <w:tmpl w:val="A0FAFDE2"/>
    <w:lvl w:ilvl="0" w:tplc="F348B824">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nsid w:val="755750C9"/>
    <w:multiLevelType w:val="hybridMultilevel"/>
    <w:tmpl w:val="F5B6E324"/>
    <w:lvl w:ilvl="0" w:tplc="9D0C4C9C">
      <w:start w:val="1"/>
      <w:numFmt w:val="bullet"/>
      <w:lvlText w:val=""/>
      <w:lvlJc w:val="left"/>
      <w:pPr>
        <w:ind w:left="2138"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7">
    <w:nsid w:val="7EEE50B8"/>
    <w:multiLevelType w:val="hybridMultilevel"/>
    <w:tmpl w:val="C0AABAFE"/>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num w:numId="1">
    <w:abstractNumId w:val="8"/>
  </w:num>
  <w:num w:numId="2">
    <w:abstractNumId w:val="7"/>
  </w:num>
  <w:num w:numId="3">
    <w:abstractNumId w:val="15"/>
  </w:num>
  <w:num w:numId="4">
    <w:abstractNumId w:val="5"/>
  </w:num>
  <w:num w:numId="5">
    <w:abstractNumId w:val="4"/>
  </w:num>
  <w:num w:numId="6">
    <w:abstractNumId w:val="9"/>
  </w:num>
  <w:num w:numId="7">
    <w:abstractNumId w:val="14"/>
  </w:num>
  <w:num w:numId="8">
    <w:abstractNumId w:val="17"/>
  </w:num>
  <w:num w:numId="9">
    <w:abstractNumId w:val="0"/>
  </w:num>
  <w:num w:numId="10">
    <w:abstractNumId w:val="10"/>
  </w:num>
  <w:num w:numId="11">
    <w:abstractNumId w:val="6"/>
  </w:num>
  <w:num w:numId="12">
    <w:abstractNumId w:val="10"/>
  </w:num>
  <w:num w:numId="13">
    <w:abstractNumId w:val="10"/>
  </w:num>
  <w:num w:numId="14">
    <w:abstractNumId w:val="10"/>
    <w:lvlOverride w:ilvl="0">
      <w:startOverride w:val="1"/>
    </w:lvlOverride>
  </w:num>
  <w:num w:numId="15">
    <w:abstractNumId w:val="2"/>
  </w:num>
  <w:num w:numId="16">
    <w:abstractNumId w:val="1"/>
  </w:num>
  <w:num w:numId="17">
    <w:abstractNumId w:val="16"/>
  </w:num>
  <w:num w:numId="18">
    <w:abstractNumId w:val="13"/>
  </w:num>
  <w:num w:numId="19">
    <w:abstractNumId w:val="11"/>
  </w:num>
  <w:num w:numId="20">
    <w:abstractNumId w:val="3"/>
  </w:num>
  <w:num w:numId="21">
    <w:abstractNumId w:val="12"/>
  </w:num>
  <w:num w:numId="22">
    <w:abstractNumId w:val="3"/>
    <w:lvlOverride w:ilvl="0">
      <w:startOverride w:val="1"/>
    </w:lvlOverride>
  </w:num>
  <w:num w:numId="23">
    <w:abstractNumId w:val="3"/>
    <w:lvlOverride w:ilvl="0">
      <w:startOverride w:val="1"/>
    </w:lvlOverride>
  </w:num>
  <w:num w:numId="24">
    <w:abstractNumId w:val="3"/>
    <w:lvlOverride w:ilvl="0">
      <w:startOverride w:val="1"/>
    </w:lvlOverride>
  </w:num>
  <w:num w:numId="25">
    <w:abstractNumId w:val="3"/>
    <w:lvlOverride w:ilvl="0">
      <w:startOverride w:val="1"/>
    </w:lvlOverride>
  </w:num>
  <w:num w:numId="26">
    <w:abstractNumId w:val="3"/>
    <w:lvlOverride w:ilvl="0">
      <w:startOverride w:val="1"/>
    </w:lvlOverride>
  </w:num>
  <w:num w:numId="27">
    <w:abstractNumId w:val="3"/>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236C"/>
    <w:rsid w:val="00023415"/>
    <w:rsid w:val="0002692C"/>
    <w:rsid w:val="00082862"/>
    <w:rsid w:val="000D7C13"/>
    <w:rsid w:val="001672BD"/>
    <w:rsid w:val="00177D0D"/>
    <w:rsid w:val="001E5C60"/>
    <w:rsid w:val="002E5D10"/>
    <w:rsid w:val="00301160"/>
    <w:rsid w:val="003355DA"/>
    <w:rsid w:val="00336CAB"/>
    <w:rsid w:val="003B3C68"/>
    <w:rsid w:val="003C263A"/>
    <w:rsid w:val="003D348C"/>
    <w:rsid w:val="003F2340"/>
    <w:rsid w:val="003F6A6F"/>
    <w:rsid w:val="004964CB"/>
    <w:rsid w:val="004A76B2"/>
    <w:rsid w:val="004B54B1"/>
    <w:rsid w:val="00513698"/>
    <w:rsid w:val="00572DA8"/>
    <w:rsid w:val="005C24A4"/>
    <w:rsid w:val="005C583E"/>
    <w:rsid w:val="00600748"/>
    <w:rsid w:val="006448D2"/>
    <w:rsid w:val="00841465"/>
    <w:rsid w:val="0088417F"/>
    <w:rsid w:val="00890B41"/>
    <w:rsid w:val="008A4FCA"/>
    <w:rsid w:val="009064FD"/>
    <w:rsid w:val="009248A3"/>
    <w:rsid w:val="009A1D86"/>
    <w:rsid w:val="009A2950"/>
    <w:rsid w:val="009F4EDA"/>
    <w:rsid w:val="00A824FE"/>
    <w:rsid w:val="00B25E9E"/>
    <w:rsid w:val="00B75356"/>
    <w:rsid w:val="00BA4B42"/>
    <w:rsid w:val="00C01153"/>
    <w:rsid w:val="00C22EB0"/>
    <w:rsid w:val="00C23CA7"/>
    <w:rsid w:val="00C473FF"/>
    <w:rsid w:val="00D075C2"/>
    <w:rsid w:val="00D67113"/>
    <w:rsid w:val="00D9588C"/>
    <w:rsid w:val="00DA302D"/>
    <w:rsid w:val="00DA4974"/>
    <w:rsid w:val="00DF3BAD"/>
    <w:rsid w:val="00E207C9"/>
    <w:rsid w:val="00E3236C"/>
    <w:rsid w:val="00E4517E"/>
    <w:rsid w:val="00E97B08"/>
    <w:rsid w:val="00EA2C6C"/>
    <w:rsid w:val="00F0672A"/>
    <w:rsid w:val="00F14A45"/>
    <w:rsid w:val="00F32316"/>
    <w:rsid w:val="00F66640"/>
    <w:rsid w:val="00FB111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692C"/>
    <w:pPr>
      <w:spacing w:after="0" w:line="360" w:lineRule="auto"/>
      <w:ind w:firstLine="709"/>
      <w:jc w:val="both"/>
    </w:pPr>
    <w:rPr>
      <w:rFonts w:ascii="Times New Roman" w:hAnsi="Times New Roman"/>
      <w:sz w:val="28"/>
    </w:rPr>
  </w:style>
  <w:style w:type="paragraph" w:styleId="Heading1">
    <w:name w:val="heading 1"/>
    <w:basedOn w:val="Normal"/>
    <w:next w:val="Normal"/>
    <w:link w:val="Heading1Char"/>
    <w:uiPriority w:val="9"/>
    <w:qFormat/>
    <w:rsid w:val="005C583E"/>
    <w:pPr>
      <w:keepNext/>
      <w:keepLines/>
      <w:pageBreakBefore/>
      <w:numPr>
        <w:numId w:val="6"/>
      </w:numPr>
      <w:suppressAutoHyphens/>
      <w:spacing w:after="480"/>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DA4974"/>
    <w:pPr>
      <w:keepNext/>
      <w:keepLines/>
      <w:numPr>
        <w:ilvl w:val="1"/>
        <w:numId w:val="6"/>
      </w:numPr>
      <w:suppressAutoHyphens/>
      <w:spacing w:before="480" w:after="240"/>
      <w:contextualSpacing/>
      <w:outlineLvl w:val="1"/>
    </w:pPr>
    <w:rPr>
      <w:rFonts w:eastAsiaTheme="majorEastAsia" w:cstheme="majorBidi"/>
      <w:b/>
      <w:bCs/>
      <w:szCs w:val="26"/>
    </w:rPr>
  </w:style>
  <w:style w:type="paragraph" w:styleId="Heading3">
    <w:name w:val="heading 3"/>
    <w:basedOn w:val="Heading2"/>
    <w:next w:val="Normal"/>
    <w:link w:val="Heading3Char"/>
    <w:uiPriority w:val="9"/>
    <w:unhideWhenUsed/>
    <w:qFormat/>
    <w:rsid w:val="00DA4974"/>
    <w:pPr>
      <w:numPr>
        <w:ilvl w:val="2"/>
      </w:numPr>
      <w:outlineLvl w:val="2"/>
    </w:pPr>
    <w:rPr>
      <w:bCs w:val="0"/>
    </w:rPr>
  </w:style>
  <w:style w:type="paragraph" w:styleId="Heading4">
    <w:name w:val="heading 4"/>
    <w:basedOn w:val="Heading3"/>
    <w:next w:val="Normal"/>
    <w:link w:val="Heading4Char"/>
    <w:uiPriority w:val="9"/>
    <w:unhideWhenUsed/>
    <w:qFormat/>
    <w:rsid w:val="00C22EB0"/>
    <w:pPr>
      <w:numPr>
        <w:ilvl w:val="3"/>
      </w:numPr>
      <w:outlineLvl w:val="3"/>
    </w:pPr>
    <w:rPr>
      <w:bCs/>
      <w:iCs/>
    </w:rPr>
  </w:style>
  <w:style w:type="paragraph" w:styleId="Heading5">
    <w:name w:val="heading 5"/>
    <w:basedOn w:val="Normal"/>
    <w:next w:val="Normal"/>
    <w:link w:val="Heading5Char"/>
    <w:uiPriority w:val="9"/>
    <w:semiHidden/>
    <w:unhideWhenUsed/>
    <w:qFormat/>
    <w:rsid w:val="000D7C13"/>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D7C13"/>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D7C13"/>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D7C13"/>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D7C13"/>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3236C"/>
    <w:pPr>
      <w:spacing w:before="100" w:beforeAutospacing="1" w:after="100" w:afterAutospacing="1" w:line="240" w:lineRule="auto"/>
    </w:pPr>
    <w:rPr>
      <w:rFonts w:eastAsiaTheme="minorEastAsia" w:cs="Times New Roman"/>
      <w:sz w:val="24"/>
      <w:szCs w:val="24"/>
      <w:lang w:eastAsia="ru-RU"/>
    </w:rPr>
  </w:style>
  <w:style w:type="paragraph" w:styleId="Header">
    <w:name w:val="header"/>
    <w:basedOn w:val="Normal"/>
    <w:link w:val="HeaderChar"/>
    <w:uiPriority w:val="99"/>
    <w:unhideWhenUsed/>
    <w:rsid w:val="003F2340"/>
    <w:pPr>
      <w:tabs>
        <w:tab w:val="center" w:pos="4677"/>
        <w:tab w:val="right" w:pos="9355"/>
      </w:tabs>
      <w:spacing w:line="240" w:lineRule="auto"/>
    </w:pPr>
  </w:style>
  <w:style w:type="character" w:customStyle="1" w:styleId="HeaderChar">
    <w:name w:val="Header Char"/>
    <w:basedOn w:val="DefaultParagraphFont"/>
    <w:link w:val="Header"/>
    <w:uiPriority w:val="99"/>
    <w:rsid w:val="003F2340"/>
    <w:rPr>
      <w:rFonts w:ascii="Times New Roman" w:hAnsi="Times New Roman"/>
      <w:sz w:val="28"/>
    </w:rPr>
  </w:style>
  <w:style w:type="paragraph" w:styleId="Footer">
    <w:name w:val="footer"/>
    <w:basedOn w:val="Normal"/>
    <w:link w:val="FooterChar"/>
    <w:uiPriority w:val="99"/>
    <w:unhideWhenUsed/>
    <w:rsid w:val="003F2340"/>
    <w:pPr>
      <w:tabs>
        <w:tab w:val="center" w:pos="4677"/>
        <w:tab w:val="right" w:pos="9355"/>
      </w:tabs>
      <w:spacing w:line="240" w:lineRule="auto"/>
    </w:pPr>
  </w:style>
  <w:style w:type="character" w:customStyle="1" w:styleId="FooterChar">
    <w:name w:val="Footer Char"/>
    <w:basedOn w:val="DefaultParagraphFont"/>
    <w:link w:val="Footer"/>
    <w:uiPriority w:val="99"/>
    <w:rsid w:val="003F2340"/>
    <w:rPr>
      <w:rFonts w:ascii="Times New Roman" w:hAnsi="Times New Roman"/>
      <w:sz w:val="28"/>
    </w:rPr>
  </w:style>
  <w:style w:type="character" w:customStyle="1" w:styleId="Heading1Char">
    <w:name w:val="Heading 1 Char"/>
    <w:basedOn w:val="DefaultParagraphFont"/>
    <w:link w:val="Heading1"/>
    <w:uiPriority w:val="9"/>
    <w:rsid w:val="005C583E"/>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DA4974"/>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DA4974"/>
    <w:rPr>
      <w:rFonts w:ascii="Times New Roman" w:eastAsiaTheme="majorEastAsia" w:hAnsi="Times New Roman" w:cstheme="majorBidi"/>
      <w:b/>
      <w:sz w:val="28"/>
      <w:szCs w:val="26"/>
    </w:rPr>
  </w:style>
  <w:style w:type="character" w:customStyle="1" w:styleId="Heading4Char">
    <w:name w:val="Heading 4 Char"/>
    <w:basedOn w:val="DefaultParagraphFont"/>
    <w:link w:val="Heading4"/>
    <w:uiPriority w:val="9"/>
    <w:rsid w:val="00C22EB0"/>
    <w:rPr>
      <w:rFonts w:ascii="Times New Roman" w:eastAsiaTheme="majorEastAsia" w:hAnsi="Times New Roman" w:cstheme="majorBidi"/>
      <w:b/>
      <w:bCs/>
      <w:iCs/>
      <w:sz w:val="28"/>
      <w:szCs w:val="26"/>
    </w:rPr>
  </w:style>
  <w:style w:type="character" w:customStyle="1" w:styleId="Heading5Char">
    <w:name w:val="Heading 5 Char"/>
    <w:basedOn w:val="DefaultParagraphFont"/>
    <w:link w:val="Heading5"/>
    <w:uiPriority w:val="9"/>
    <w:semiHidden/>
    <w:rsid w:val="000D7C13"/>
    <w:rPr>
      <w:rFonts w:asciiTheme="majorHAnsi" w:eastAsiaTheme="majorEastAsia" w:hAnsiTheme="majorHAnsi" w:cstheme="majorBidi"/>
      <w:color w:val="243F60" w:themeColor="accent1" w:themeShade="7F"/>
      <w:sz w:val="28"/>
    </w:rPr>
  </w:style>
  <w:style w:type="character" w:customStyle="1" w:styleId="Heading6Char">
    <w:name w:val="Heading 6 Char"/>
    <w:basedOn w:val="DefaultParagraphFont"/>
    <w:link w:val="Heading6"/>
    <w:uiPriority w:val="9"/>
    <w:semiHidden/>
    <w:rsid w:val="000D7C13"/>
    <w:rPr>
      <w:rFonts w:asciiTheme="majorHAnsi" w:eastAsiaTheme="majorEastAsia" w:hAnsiTheme="majorHAnsi" w:cstheme="majorBidi"/>
      <w:i/>
      <w:iCs/>
      <w:color w:val="243F60" w:themeColor="accent1" w:themeShade="7F"/>
      <w:sz w:val="28"/>
    </w:rPr>
  </w:style>
  <w:style w:type="character" w:customStyle="1" w:styleId="Heading7Char">
    <w:name w:val="Heading 7 Char"/>
    <w:basedOn w:val="DefaultParagraphFont"/>
    <w:link w:val="Heading7"/>
    <w:uiPriority w:val="9"/>
    <w:semiHidden/>
    <w:rsid w:val="000D7C13"/>
    <w:rPr>
      <w:rFonts w:asciiTheme="majorHAnsi" w:eastAsiaTheme="majorEastAsia" w:hAnsiTheme="majorHAnsi" w:cstheme="majorBidi"/>
      <w:i/>
      <w:iCs/>
      <w:color w:val="404040" w:themeColor="text1" w:themeTint="BF"/>
      <w:sz w:val="28"/>
    </w:rPr>
  </w:style>
  <w:style w:type="character" w:customStyle="1" w:styleId="Heading8Char">
    <w:name w:val="Heading 8 Char"/>
    <w:basedOn w:val="DefaultParagraphFont"/>
    <w:link w:val="Heading8"/>
    <w:uiPriority w:val="9"/>
    <w:semiHidden/>
    <w:rsid w:val="000D7C1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D7C1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D075C2"/>
    <w:pPr>
      <w:spacing w:after="0" w:line="240" w:lineRule="auto"/>
      <w:ind w:firstLine="709"/>
    </w:pPr>
    <w:rPr>
      <w:rFonts w:ascii="Times New Roman" w:hAnsi="Times New Roman"/>
      <w:sz w:val="28"/>
    </w:rPr>
  </w:style>
  <w:style w:type="numbering" w:customStyle="1" w:styleId="a">
    <w:name w:val="разделы"/>
    <w:uiPriority w:val="99"/>
    <w:rsid w:val="00D075C2"/>
    <w:pPr>
      <w:numPr>
        <w:numId w:val="5"/>
      </w:numPr>
    </w:pPr>
  </w:style>
  <w:style w:type="paragraph" w:styleId="FootnoteText">
    <w:name w:val="footnote text"/>
    <w:basedOn w:val="Normal"/>
    <w:link w:val="FootnoteTextChar"/>
    <w:uiPriority w:val="99"/>
    <w:semiHidden/>
    <w:unhideWhenUsed/>
    <w:rsid w:val="003F6A6F"/>
    <w:pPr>
      <w:spacing w:line="240" w:lineRule="auto"/>
    </w:pPr>
    <w:rPr>
      <w:sz w:val="20"/>
      <w:szCs w:val="20"/>
    </w:rPr>
  </w:style>
  <w:style w:type="character" w:customStyle="1" w:styleId="FootnoteTextChar">
    <w:name w:val="Footnote Text Char"/>
    <w:basedOn w:val="DefaultParagraphFont"/>
    <w:link w:val="FootnoteText"/>
    <w:uiPriority w:val="99"/>
    <w:semiHidden/>
    <w:rsid w:val="003F6A6F"/>
    <w:rPr>
      <w:rFonts w:ascii="Times New Roman" w:hAnsi="Times New Roman"/>
      <w:sz w:val="20"/>
      <w:szCs w:val="20"/>
    </w:rPr>
  </w:style>
  <w:style w:type="character" w:styleId="FootnoteReference">
    <w:name w:val="footnote reference"/>
    <w:basedOn w:val="DefaultParagraphFont"/>
    <w:uiPriority w:val="99"/>
    <w:semiHidden/>
    <w:unhideWhenUsed/>
    <w:rsid w:val="003F6A6F"/>
    <w:rPr>
      <w:vertAlign w:val="superscript"/>
    </w:rPr>
  </w:style>
  <w:style w:type="paragraph" w:styleId="BalloonText">
    <w:name w:val="Balloon Text"/>
    <w:basedOn w:val="Normal"/>
    <w:link w:val="BalloonTextChar"/>
    <w:uiPriority w:val="99"/>
    <w:semiHidden/>
    <w:unhideWhenUsed/>
    <w:rsid w:val="005C583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583E"/>
    <w:rPr>
      <w:rFonts w:ascii="Tahoma" w:hAnsi="Tahoma" w:cs="Tahoma"/>
      <w:sz w:val="16"/>
      <w:szCs w:val="16"/>
    </w:rPr>
  </w:style>
  <w:style w:type="paragraph" w:styleId="Caption">
    <w:name w:val="caption"/>
    <w:basedOn w:val="Normal"/>
    <w:next w:val="Normal"/>
    <w:link w:val="CaptionChar"/>
    <w:uiPriority w:val="35"/>
    <w:unhideWhenUsed/>
    <w:qFormat/>
    <w:rsid w:val="005C583E"/>
    <w:pPr>
      <w:spacing w:line="240" w:lineRule="auto"/>
      <w:jc w:val="center"/>
    </w:pPr>
    <w:rPr>
      <w:b/>
      <w:bCs/>
      <w:color w:val="000000" w:themeColor="text1"/>
      <w:sz w:val="24"/>
      <w:szCs w:val="18"/>
    </w:rPr>
  </w:style>
  <w:style w:type="table" w:styleId="TableGrid">
    <w:name w:val="Table Grid"/>
    <w:basedOn w:val="TableNormal"/>
    <w:uiPriority w:val="59"/>
    <w:rsid w:val="004B54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Caption"/>
    <w:link w:val="TableCaptionChar"/>
    <w:qFormat/>
    <w:rsid w:val="004B54B1"/>
    <w:pPr>
      <w:keepNext/>
      <w:ind w:firstLine="0"/>
      <w:jc w:val="left"/>
    </w:pPr>
  </w:style>
  <w:style w:type="paragraph" w:customStyle="1" w:styleId="a1">
    <w:name w:val="Заголовок таблицы"/>
    <w:basedOn w:val="Normal"/>
    <w:link w:val="Char"/>
    <w:qFormat/>
    <w:rsid w:val="00023415"/>
    <w:pPr>
      <w:ind w:firstLine="0"/>
      <w:jc w:val="center"/>
    </w:pPr>
    <w:rPr>
      <w:sz w:val="24"/>
      <w:szCs w:val="24"/>
    </w:rPr>
  </w:style>
  <w:style w:type="character" w:customStyle="1" w:styleId="CaptionChar">
    <w:name w:val="Caption Char"/>
    <w:basedOn w:val="DefaultParagraphFont"/>
    <w:link w:val="Caption"/>
    <w:uiPriority w:val="35"/>
    <w:rsid w:val="004B54B1"/>
    <w:rPr>
      <w:rFonts w:ascii="Times New Roman" w:hAnsi="Times New Roman"/>
      <w:b/>
      <w:bCs/>
      <w:color w:val="000000" w:themeColor="text1"/>
      <w:sz w:val="24"/>
      <w:szCs w:val="18"/>
    </w:rPr>
  </w:style>
  <w:style w:type="character" w:customStyle="1" w:styleId="TableCaptionChar">
    <w:name w:val="Table Caption Char"/>
    <w:basedOn w:val="CaptionChar"/>
    <w:link w:val="TableCaption"/>
    <w:rsid w:val="004B54B1"/>
    <w:rPr>
      <w:rFonts w:ascii="Times New Roman" w:hAnsi="Times New Roman"/>
      <w:b/>
      <w:bCs/>
      <w:color w:val="000000" w:themeColor="text1"/>
      <w:sz w:val="24"/>
      <w:szCs w:val="18"/>
    </w:rPr>
  </w:style>
  <w:style w:type="paragraph" w:customStyle="1" w:styleId="a2">
    <w:name w:val="Внутри таблицы"/>
    <w:basedOn w:val="Normal"/>
    <w:link w:val="Char0"/>
    <w:qFormat/>
    <w:rsid w:val="00023415"/>
    <w:pPr>
      <w:ind w:firstLine="0"/>
    </w:pPr>
    <w:rPr>
      <w:sz w:val="24"/>
      <w:szCs w:val="24"/>
    </w:rPr>
  </w:style>
  <w:style w:type="character" w:customStyle="1" w:styleId="Char">
    <w:name w:val="Заголовок таблицы Char"/>
    <w:basedOn w:val="DefaultParagraphFont"/>
    <w:link w:val="a1"/>
    <w:rsid w:val="00023415"/>
    <w:rPr>
      <w:rFonts w:ascii="Times New Roman" w:hAnsi="Times New Roman"/>
      <w:sz w:val="24"/>
      <w:szCs w:val="24"/>
    </w:rPr>
  </w:style>
  <w:style w:type="paragraph" w:styleId="TOCHeading">
    <w:name w:val="TOC Heading"/>
    <w:basedOn w:val="Heading1"/>
    <w:next w:val="Normal"/>
    <w:uiPriority w:val="39"/>
    <w:semiHidden/>
    <w:unhideWhenUsed/>
    <w:qFormat/>
    <w:rsid w:val="00B75356"/>
    <w:pPr>
      <w:pageBreakBefore w:val="0"/>
      <w:numPr>
        <w:numId w:val="0"/>
      </w:numPr>
      <w:suppressAutoHyphens w:val="0"/>
      <w:spacing w:before="480" w:after="0" w:line="276" w:lineRule="auto"/>
      <w:outlineLvl w:val="9"/>
    </w:pPr>
    <w:rPr>
      <w:rFonts w:asciiTheme="majorHAnsi" w:hAnsiTheme="majorHAnsi"/>
      <w:caps w:val="0"/>
      <w:color w:val="365F91" w:themeColor="accent1" w:themeShade="BF"/>
    </w:rPr>
  </w:style>
  <w:style w:type="character" w:customStyle="1" w:styleId="Char0">
    <w:name w:val="Внутри таблицы Char"/>
    <w:basedOn w:val="DefaultParagraphFont"/>
    <w:link w:val="a2"/>
    <w:rsid w:val="00023415"/>
    <w:rPr>
      <w:rFonts w:ascii="Times New Roman" w:hAnsi="Times New Roman"/>
      <w:sz w:val="24"/>
      <w:szCs w:val="24"/>
    </w:rPr>
  </w:style>
  <w:style w:type="paragraph" w:customStyle="1" w:styleId="Heading0">
    <w:name w:val="Heading 0"/>
    <w:basedOn w:val="Normal"/>
    <w:link w:val="Heading0Char"/>
    <w:qFormat/>
    <w:rsid w:val="00B75356"/>
    <w:pPr>
      <w:spacing w:after="480" w:line="276" w:lineRule="auto"/>
      <w:ind w:firstLine="0"/>
    </w:pPr>
    <w:rPr>
      <w:b/>
    </w:rPr>
  </w:style>
  <w:style w:type="character" w:customStyle="1" w:styleId="Heading0Char">
    <w:name w:val="Heading 0 Char"/>
    <w:basedOn w:val="DefaultParagraphFont"/>
    <w:link w:val="Heading0"/>
    <w:rsid w:val="00B75356"/>
    <w:rPr>
      <w:rFonts w:ascii="Times New Roman" w:hAnsi="Times New Roman"/>
      <w:b/>
      <w:sz w:val="28"/>
    </w:rPr>
  </w:style>
  <w:style w:type="paragraph" w:styleId="ListParagraph">
    <w:name w:val="List Paragraph"/>
    <w:aliases w:val="нумерованный список"/>
    <w:basedOn w:val="Normal"/>
    <w:link w:val="ListParagraphChar"/>
    <w:uiPriority w:val="34"/>
    <w:qFormat/>
    <w:rsid w:val="00DF3BAD"/>
    <w:pPr>
      <w:numPr>
        <w:numId w:val="20"/>
      </w:numPr>
      <w:contextualSpacing/>
    </w:pPr>
  </w:style>
  <w:style w:type="paragraph" w:customStyle="1" w:styleId="a0">
    <w:name w:val="маркерный список"/>
    <w:basedOn w:val="ListParagraph"/>
    <w:link w:val="Char1"/>
    <w:qFormat/>
    <w:rsid w:val="00C01153"/>
    <w:pPr>
      <w:numPr>
        <w:numId w:val="12"/>
      </w:numPr>
    </w:pPr>
  </w:style>
  <w:style w:type="paragraph" w:styleId="TOC1">
    <w:name w:val="toc 1"/>
    <w:basedOn w:val="Normal"/>
    <w:next w:val="Normal"/>
    <w:autoRedefine/>
    <w:uiPriority w:val="39"/>
    <w:unhideWhenUsed/>
    <w:rsid w:val="00DF3BAD"/>
    <w:pPr>
      <w:tabs>
        <w:tab w:val="right" w:leader="dot" w:pos="9628"/>
      </w:tabs>
      <w:spacing w:after="100"/>
    </w:pPr>
  </w:style>
  <w:style w:type="character" w:customStyle="1" w:styleId="ListParagraphChar">
    <w:name w:val="List Paragraph Char"/>
    <w:aliases w:val="нумерованный список Char"/>
    <w:basedOn w:val="DefaultParagraphFont"/>
    <w:link w:val="ListParagraph"/>
    <w:uiPriority w:val="34"/>
    <w:rsid w:val="00DF3BAD"/>
    <w:rPr>
      <w:rFonts w:ascii="Times New Roman" w:hAnsi="Times New Roman"/>
      <w:sz w:val="28"/>
    </w:rPr>
  </w:style>
  <w:style w:type="character" w:customStyle="1" w:styleId="Char1">
    <w:name w:val="маркерный список Char"/>
    <w:basedOn w:val="ListParagraphChar"/>
    <w:link w:val="a0"/>
    <w:rsid w:val="00C01153"/>
    <w:rPr>
      <w:rFonts w:ascii="Times New Roman" w:hAnsi="Times New Roman"/>
      <w:sz w:val="28"/>
    </w:rPr>
  </w:style>
  <w:style w:type="paragraph" w:styleId="TOC2">
    <w:name w:val="toc 2"/>
    <w:basedOn w:val="Normal"/>
    <w:next w:val="Normal"/>
    <w:autoRedefine/>
    <w:uiPriority w:val="39"/>
    <w:unhideWhenUsed/>
    <w:rsid w:val="00DF3BAD"/>
    <w:pPr>
      <w:spacing w:after="100"/>
      <w:ind w:left="280"/>
    </w:pPr>
  </w:style>
  <w:style w:type="paragraph" w:styleId="TOC3">
    <w:name w:val="toc 3"/>
    <w:basedOn w:val="Normal"/>
    <w:next w:val="Normal"/>
    <w:autoRedefine/>
    <w:uiPriority w:val="39"/>
    <w:unhideWhenUsed/>
    <w:rsid w:val="00DF3BAD"/>
    <w:pPr>
      <w:spacing w:after="100"/>
      <w:ind w:left="560"/>
    </w:pPr>
  </w:style>
  <w:style w:type="character" w:styleId="Hyperlink">
    <w:name w:val="Hyperlink"/>
    <w:basedOn w:val="DefaultParagraphFont"/>
    <w:uiPriority w:val="99"/>
    <w:unhideWhenUsed/>
    <w:rsid w:val="00DF3BAD"/>
    <w:rPr>
      <w:color w:val="0000FF" w:themeColor="hyperlink"/>
      <w:u w:val="single"/>
    </w:rPr>
  </w:style>
  <w:style w:type="character" w:styleId="CommentReference">
    <w:name w:val="annotation reference"/>
    <w:basedOn w:val="DefaultParagraphFont"/>
    <w:uiPriority w:val="99"/>
    <w:semiHidden/>
    <w:unhideWhenUsed/>
    <w:rsid w:val="009A2950"/>
    <w:rPr>
      <w:sz w:val="16"/>
      <w:szCs w:val="16"/>
    </w:rPr>
  </w:style>
  <w:style w:type="paragraph" w:styleId="CommentText">
    <w:name w:val="annotation text"/>
    <w:basedOn w:val="Normal"/>
    <w:link w:val="CommentTextChar"/>
    <w:uiPriority w:val="99"/>
    <w:semiHidden/>
    <w:unhideWhenUsed/>
    <w:rsid w:val="009A2950"/>
    <w:pPr>
      <w:spacing w:line="240" w:lineRule="auto"/>
    </w:pPr>
    <w:rPr>
      <w:sz w:val="20"/>
      <w:szCs w:val="20"/>
    </w:rPr>
  </w:style>
  <w:style w:type="character" w:customStyle="1" w:styleId="CommentTextChar">
    <w:name w:val="Comment Text Char"/>
    <w:basedOn w:val="DefaultParagraphFont"/>
    <w:link w:val="CommentText"/>
    <w:uiPriority w:val="99"/>
    <w:semiHidden/>
    <w:rsid w:val="009A295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2950"/>
    <w:rPr>
      <w:b/>
      <w:bCs/>
    </w:rPr>
  </w:style>
  <w:style w:type="character" w:customStyle="1" w:styleId="CommentSubjectChar">
    <w:name w:val="Comment Subject Char"/>
    <w:basedOn w:val="CommentTextChar"/>
    <w:link w:val="CommentSubject"/>
    <w:uiPriority w:val="99"/>
    <w:semiHidden/>
    <w:rsid w:val="009A2950"/>
    <w:rPr>
      <w:rFonts w:ascii="Times New Roman" w:hAnsi="Times New Roman"/>
      <w:b/>
      <w:bCs/>
      <w:sz w:val="20"/>
      <w:szCs w:val="20"/>
    </w:rPr>
  </w:style>
  <w:style w:type="paragraph" w:customStyle="1" w:styleId="Default">
    <w:name w:val="Default"/>
    <w:rsid w:val="00C473FF"/>
    <w:pPr>
      <w:autoSpaceDE w:val="0"/>
      <w:autoSpaceDN w:val="0"/>
      <w:adjustRightInd w:val="0"/>
      <w:spacing w:after="0" w:line="240" w:lineRule="auto"/>
    </w:pPr>
    <w:rPr>
      <w:rFonts w:ascii="Courier New" w:hAnsi="Courier New" w:cs="Courier New"/>
      <w:color w:val="000000"/>
      <w:sz w:val="24"/>
      <w:szCs w:val="24"/>
    </w:rPr>
  </w:style>
  <w:style w:type="character" w:styleId="PlaceholderText">
    <w:name w:val="Placeholder Text"/>
    <w:basedOn w:val="DefaultParagraphFont"/>
    <w:uiPriority w:val="99"/>
    <w:semiHidden/>
    <w:rsid w:val="00890B41"/>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692C"/>
    <w:pPr>
      <w:spacing w:after="0" w:line="360" w:lineRule="auto"/>
      <w:ind w:firstLine="709"/>
      <w:jc w:val="both"/>
    </w:pPr>
    <w:rPr>
      <w:rFonts w:ascii="Times New Roman" w:hAnsi="Times New Roman"/>
      <w:sz w:val="28"/>
    </w:rPr>
  </w:style>
  <w:style w:type="paragraph" w:styleId="Heading1">
    <w:name w:val="heading 1"/>
    <w:basedOn w:val="Normal"/>
    <w:next w:val="Normal"/>
    <w:link w:val="Heading1Char"/>
    <w:uiPriority w:val="9"/>
    <w:qFormat/>
    <w:rsid w:val="005C583E"/>
    <w:pPr>
      <w:keepNext/>
      <w:keepLines/>
      <w:pageBreakBefore/>
      <w:numPr>
        <w:numId w:val="6"/>
      </w:numPr>
      <w:suppressAutoHyphens/>
      <w:spacing w:after="480"/>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DA4974"/>
    <w:pPr>
      <w:keepNext/>
      <w:keepLines/>
      <w:numPr>
        <w:ilvl w:val="1"/>
        <w:numId w:val="6"/>
      </w:numPr>
      <w:suppressAutoHyphens/>
      <w:spacing w:before="480" w:after="240"/>
      <w:contextualSpacing/>
      <w:outlineLvl w:val="1"/>
    </w:pPr>
    <w:rPr>
      <w:rFonts w:eastAsiaTheme="majorEastAsia" w:cstheme="majorBidi"/>
      <w:b/>
      <w:bCs/>
      <w:szCs w:val="26"/>
    </w:rPr>
  </w:style>
  <w:style w:type="paragraph" w:styleId="Heading3">
    <w:name w:val="heading 3"/>
    <w:basedOn w:val="Heading2"/>
    <w:next w:val="Normal"/>
    <w:link w:val="Heading3Char"/>
    <w:uiPriority w:val="9"/>
    <w:unhideWhenUsed/>
    <w:qFormat/>
    <w:rsid w:val="00DA4974"/>
    <w:pPr>
      <w:numPr>
        <w:ilvl w:val="2"/>
      </w:numPr>
      <w:outlineLvl w:val="2"/>
    </w:pPr>
    <w:rPr>
      <w:bCs w:val="0"/>
    </w:rPr>
  </w:style>
  <w:style w:type="paragraph" w:styleId="Heading4">
    <w:name w:val="heading 4"/>
    <w:basedOn w:val="Heading3"/>
    <w:next w:val="Normal"/>
    <w:link w:val="Heading4Char"/>
    <w:uiPriority w:val="9"/>
    <w:unhideWhenUsed/>
    <w:qFormat/>
    <w:rsid w:val="00C22EB0"/>
    <w:pPr>
      <w:numPr>
        <w:ilvl w:val="3"/>
      </w:numPr>
      <w:outlineLvl w:val="3"/>
    </w:pPr>
    <w:rPr>
      <w:bCs/>
      <w:iCs/>
    </w:rPr>
  </w:style>
  <w:style w:type="paragraph" w:styleId="Heading5">
    <w:name w:val="heading 5"/>
    <w:basedOn w:val="Normal"/>
    <w:next w:val="Normal"/>
    <w:link w:val="Heading5Char"/>
    <w:uiPriority w:val="9"/>
    <w:semiHidden/>
    <w:unhideWhenUsed/>
    <w:qFormat/>
    <w:rsid w:val="000D7C13"/>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D7C13"/>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D7C13"/>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D7C13"/>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D7C13"/>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3236C"/>
    <w:pPr>
      <w:spacing w:before="100" w:beforeAutospacing="1" w:after="100" w:afterAutospacing="1" w:line="240" w:lineRule="auto"/>
    </w:pPr>
    <w:rPr>
      <w:rFonts w:eastAsiaTheme="minorEastAsia" w:cs="Times New Roman"/>
      <w:sz w:val="24"/>
      <w:szCs w:val="24"/>
      <w:lang w:eastAsia="ru-RU"/>
    </w:rPr>
  </w:style>
  <w:style w:type="paragraph" w:styleId="Header">
    <w:name w:val="header"/>
    <w:basedOn w:val="Normal"/>
    <w:link w:val="HeaderChar"/>
    <w:uiPriority w:val="99"/>
    <w:unhideWhenUsed/>
    <w:rsid w:val="003F2340"/>
    <w:pPr>
      <w:tabs>
        <w:tab w:val="center" w:pos="4677"/>
        <w:tab w:val="right" w:pos="9355"/>
      </w:tabs>
      <w:spacing w:line="240" w:lineRule="auto"/>
    </w:pPr>
  </w:style>
  <w:style w:type="character" w:customStyle="1" w:styleId="HeaderChar">
    <w:name w:val="Header Char"/>
    <w:basedOn w:val="DefaultParagraphFont"/>
    <w:link w:val="Header"/>
    <w:uiPriority w:val="99"/>
    <w:rsid w:val="003F2340"/>
    <w:rPr>
      <w:rFonts w:ascii="Times New Roman" w:hAnsi="Times New Roman"/>
      <w:sz w:val="28"/>
    </w:rPr>
  </w:style>
  <w:style w:type="paragraph" w:styleId="Footer">
    <w:name w:val="footer"/>
    <w:basedOn w:val="Normal"/>
    <w:link w:val="FooterChar"/>
    <w:uiPriority w:val="99"/>
    <w:unhideWhenUsed/>
    <w:rsid w:val="003F2340"/>
    <w:pPr>
      <w:tabs>
        <w:tab w:val="center" w:pos="4677"/>
        <w:tab w:val="right" w:pos="9355"/>
      </w:tabs>
      <w:spacing w:line="240" w:lineRule="auto"/>
    </w:pPr>
  </w:style>
  <w:style w:type="character" w:customStyle="1" w:styleId="FooterChar">
    <w:name w:val="Footer Char"/>
    <w:basedOn w:val="DefaultParagraphFont"/>
    <w:link w:val="Footer"/>
    <w:uiPriority w:val="99"/>
    <w:rsid w:val="003F2340"/>
    <w:rPr>
      <w:rFonts w:ascii="Times New Roman" w:hAnsi="Times New Roman"/>
      <w:sz w:val="28"/>
    </w:rPr>
  </w:style>
  <w:style w:type="character" w:customStyle="1" w:styleId="Heading1Char">
    <w:name w:val="Heading 1 Char"/>
    <w:basedOn w:val="DefaultParagraphFont"/>
    <w:link w:val="Heading1"/>
    <w:uiPriority w:val="9"/>
    <w:rsid w:val="005C583E"/>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DA4974"/>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DA4974"/>
    <w:rPr>
      <w:rFonts w:ascii="Times New Roman" w:eastAsiaTheme="majorEastAsia" w:hAnsi="Times New Roman" w:cstheme="majorBidi"/>
      <w:b/>
      <w:sz w:val="28"/>
      <w:szCs w:val="26"/>
    </w:rPr>
  </w:style>
  <w:style w:type="character" w:customStyle="1" w:styleId="Heading4Char">
    <w:name w:val="Heading 4 Char"/>
    <w:basedOn w:val="DefaultParagraphFont"/>
    <w:link w:val="Heading4"/>
    <w:uiPriority w:val="9"/>
    <w:rsid w:val="00C22EB0"/>
    <w:rPr>
      <w:rFonts w:ascii="Times New Roman" w:eastAsiaTheme="majorEastAsia" w:hAnsi="Times New Roman" w:cstheme="majorBidi"/>
      <w:b/>
      <w:bCs/>
      <w:iCs/>
      <w:sz w:val="28"/>
      <w:szCs w:val="26"/>
    </w:rPr>
  </w:style>
  <w:style w:type="character" w:customStyle="1" w:styleId="Heading5Char">
    <w:name w:val="Heading 5 Char"/>
    <w:basedOn w:val="DefaultParagraphFont"/>
    <w:link w:val="Heading5"/>
    <w:uiPriority w:val="9"/>
    <w:semiHidden/>
    <w:rsid w:val="000D7C13"/>
    <w:rPr>
      <w:rFonts w:asciiTheme="majorHAnsi" w:eastAsiaTheme="majorEastAsia" w:hAnsiTheme="majorHAnsi" w:cstheme="majorBidi"/>
      <w:color w:val="243F60" w:themeColor="accent1" w:themeShade="7F"/>
      <w:sz w:val="28"/>
    </w:rPr>
  </w:style>
  <w:style w:type="character" w:customStyle="1" w:styleId="Heading6Char">
    <w:name w:val="Heading 6 Char"/>
    <w:basedOn w:val="DefaultParagraphFont"/>
    <w:link w:val="Heading6"/>
    <w:uiPriority w:val="9"/>
    <w:semiHidden/>
    <w:rsid w:val="000D7C13"/>
    <w:rPr>
      <w:rFonts w:asciiTheme="majorHAnsi" w:eastAsiaTheme="majorEastAsia" w:hAnsiTheme="majorHAnsi" w:cstheme="majorBidi"/>
      <w:i/>
      <w:iCs/>
      <w:color w:val="243F60" w:themeColor="accent1" w:themeShade="7F"/>
      <w:sz w:val="28"/>
    </w:rPr>
  </w:style>
  <w:style w:type="character" w:customStyle="1" w:styleId="Heading7Char">
    <w:name w:val="Heading 7 Char"/>
    <w:basedOn w:val="DefaultParagraphFont"/>
    <w:link w:val="Heading7"/>
    <w:uiPriority w:val="9"/>
    <w:semiHidden/>
    <w:rsid w:val="000D7C13"/>
    <w:rPr>
      <w:rFonts w:asciiTheme="majorHAnsi" w:eastAsiaTheme="majorEastAsia" w:hAnsiTheme="majorHAnsi" w:cstheme="majorBidi"/>
      <w:i/>
      <w:iCs/>
      <w:color w:val="404040" w:themeColor="text1" w:themeTint="BF"/>
      <w:sz w:val="28"/>
    </w:rPr>
  </w:style>
  <w:style w:type="character" w:customStyle="1" w:styleId="Heading8Char">
    <w:name w:val="Heading 8 Char"/>
    <w:basedOn w:val="DefaultParagraphFont"/>
    <w:link w:val="Heading8"/>
    <w:uiPriority w:val="9"/>
    <w:semiHidden/>
    <w:rsid w:val="000D7C1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D7C1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D075C2"/>
    <w:pPr>
      <w:spacing w:after="0" w:line="240" w:lineRule="auto"/>
      <w:ind w:firstLine="709"/>
    </w:pPr>
    <w:rPr>
      <w:rFonts w:ascii="Times New Roman" w:hAnsi="Times New Roman"/>
      <w:sz w:val="28"/>
    </w:rPr>
  </w:style>
  <w:style w:type="numbering" w:customStyle="1" w:styleId="a">
    <w:name w:val="разделы"/>
    <w:uiPriority w:val="99"/>
    <w:rsid w:val="00D075C2"/>
    <w:pPr>
      <w:numPr>
        <w:numId w:val="5"/>
      </w:numPr>
    </w:pPr>
  </w:style>
  <w:style w:type="paragraph" w:styleId="FootnoteText">
    <w:name w:val="footnote text"/>
    <w:basedOn w:val="Normal"/>
    <w:link w:val="FootnoteTextChar"/>
    <w:uiPriority w:val="99"/>
    <w:semiHidden/>
    <w:unhideWhenUsed/>
    <w:rsid w:val="003F6A6F"/>
    <w:pPr>
      <w:spacing w:line="240" w:lineRule="auto"/>
    </w:pPr>
    <w:rPr>
      <w:sz w:val="20"/>
      <w:szCs w:val="20"/>
    </w:rPr>
  </w:style>
  <w:style w:type="character" w:customStyle="1" w:styleId="FootnoteTextChar">
    <w:name w:val="Footnote Text Char"/>
    <w:basedOn w:val="DefaultParagraphFont"/>
    <w:link w:val="FootnoteText"/>
    <w:uiPriority w:val="99"/>
    <w:semiHidden/>
    <w:rsid w:val="003F6A6F"/>
    <w:rPr>
      <w:rFonts w:ascii="Times New Roman" w:hAnsi="Times New Roman"/>
      <w:sz w:val="20"/>
      <w:szCs w:val="20"/>
    </w:rPr>
  </w:style>
  <w:style w:type="character" w:styleId="FootnoteReference">
    <w:name w:val="footnote reference"/>
    <w:basedOn w:val="DefaultParagraphFont"/>
    <w:uiPriority w:val="99"/>
    <w:semiHidden/>
    <w:unhideWhenUsed/>
    <w:rsid w:val="003F6A6F"/>
    <w:rPr>
      <w:vertAlign w:val="superscript"/>
    </w:rPr>
  </w:style>
  <w:style w:type="paragraph" w:styleId="BalloonText">
    <w:name w:val="Balloon Text"/>
    <w:basedOn w:val="Normal"/>
    <w:link w:val="BalloonTextChar"/>
    <w:uiPriority w:val="99"/>
    <w:semiHidden/>
    <w:unhideWhenUsed/>
    <w:rsid w:val="005C583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583E"/>
    <w:rPr>
      <w:rFonts w:ascii="Tahoma" w:hAnsi="Tahoma" w:cs="Tahoma"/>
      <w:sz w:val="16"/>
      <w:szCs w:val="16"/>
    </w:rPr>
  </w:style>
  <w:style w:type="paragraph" w:styleId="Caption">
    <w:name w:val="caption"/>
    <w:basedOn w:val="Normal"/>
    <w:next w:val="Normal"/>
    <w:link w:val="CaptionChar"/>
    <w:uiPriority w:val="35"/>
    <w:unhideWhenUsed/>
    <w:qFormat/>
    <w:rsid w:val="005C583E"/>
    <w:pPr>
      <w:spacing w:line="240" w:lineRule="auto"/>
      <w:jc w:val="center"/>
    </w:pPr>
    <w:rPr>
      <w:b/>
      <w:bCs/>
      <w:color w:val="000000" w:themeColor="text1"/>
      <w:sz w:val="24"/>
      <w:szCs w:val="18"/>
    </w:rPr>
  </w:style>
  <w:style w:type="table" w:styleId="TableGrid">
    <w:name w:val="Table Grid"/>
    <w:basedOn w:val="TableNormal"/>
    <w:uiPriority w:val="59"/>
    <w:rsid w:val="004B54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Caption"/>
    <w:link w:val="TableCaptionChar"/>
    <w:qFormat/>
    <w:rsid w:val="004B54B1"/>
    <w:pPr>
      <w:keepNext/>
      <w:ind w:firstLine="0"/>
      <w:jc w:val="left"/>
    </w:pPr>
  </w:style>
  <w:style w:type="paragraph" w:customStyle="1" w:styleId="a1">
    <w:name w:val="Заголовок таблицы"/>
    <w:basedOn w:val="Normal"/>
    <w:link w:val="Char"/>
    <w:qFormat/>
    <w:rsid w:val="00023415"/>
    <w:pPr>
      <w:ind w:firstLine="0"/>
      <w:jc w:val="center"/>
    </w:pPr>
    <w:rPr>
      <w:sz w:val="24"/>
      <w:szCs w:val="24"/>
    </w:rPr>
  </w:style>
  <w:style w:type="character" w:customStyle="1" w:styleId="CaptionChar">
    <w:name w:val="Caption Char"/>
    <w:basedOn w:val="DefaultParagraphFont"/>
    <w:link w:val="Caption"/>
    <w:uiPriority w:val="35"/>
    <w:rsid w:val="004B54B1"/>
    <w:rPr>
      <w:rFonts w:ascii="Times New Roman" w:hAnsi="Times New Roman"/>
      <w:b/>
      <w:bCs/>
      <w:color w:val="000000" w:themeColor="text1"/>
      <w:sz w:val="24"/>
      <w:szCs w:val="18"/>
    </w:rPr>
  </w:style>
  <w:style w:type="character" w:customStyle="1" w:styleId="TableCaptionChar">
    <w:name w:val="Table Caption Char"/>
    <w:basedOn w:val="CaptionChar"/>
    <w:link w:val="TableCaption"/>
    <w:rsid w:val="004B54B1"/>
    <w:rPr>
      <w:rFonts w:ascii="Times New Roman" w:hAnsi="Times New Roman"/>
      <w:b/>
      <w:bCs/>
      <w:color w:val="000000" w:themeColor="text1"/>
      <w:sz w:val="24"/>
      <w:szCs w:val="18"/>
    </w:rPr>
  </w:style>
  <w:style w:type="paragraph" w:customStyle="1" w:styleId="a2">
    <w:name w:val="Внутри таблицы"/>
    <w:basedOn w:val="Normal"/>
    <w:link w:val="Char0"/>
    <w:qFormat/>
    <w:rsid w:val="00023415"/>
    <w:pPr>
      <w:ind w:firstLine="0"/>
    </w:pPr>
    <w:rPr>
      <w:sz w:val="24"/>
      <w:szCs w:val="24"/>
    </w:rPr>
  </w:style>
  <w:style w:type="character" w:customStyle="1" w:styleId="Char">
    <w:name w:val="Заголовок таблицы Char"/>
    <w:basedOn w:val="DefaultParagraphFont"/>
    <w:link w:val="a1"/>
    <w:rsid w:val="00023415"/>
    <w:rPr>
      <w:rFonts w:ascii="Times New Roman" w:hAnsi="Times New Roman"/>
      <w:sz w:val="24"/>
      <w:szCs w:val="24"/>
    </w:rPr>
  </w:style>
  <w:style w:type="paragraph" w:styleId="TOCHeading">
    <w:name w:val="TOC Heading"/>
    <w:basedOn w:val="Heading1"/>
    <w:next w:val="Normal"/>
    <w:uiPriority w:val="39"/>
    <w:semiHidden/>
    <w:unhideWhenUsed/>
    <w:qFormat/>
    <w:rsid w:val="00B75356"/>
    <w:pPr>
      <w:pageBreakBefore w:val="0"/>
      <w:numPr>
        <w:numId w:val="0"/>
      </w:numPr>
      <w:suppressAutoHyphens w:val="0"/>
      <w:spacing w:before="480" w:after="0" w:line="276" w:lineRule="auto"/>
      <w:outlineLvl w:val="9"/>
    </w:pPr>
    <w:rPr>
      <w:rFonts w:asciiTheme="majorHAnsi" w:hAnsiTheme="majorHAnsi"/>
      <w:caps w:val="0"/>
      <w:color w:val="365F91" w:themeColor="accent1" w:themeShade="BF"/>
    </w:rPr>
  </w:style>
  <w:style w:type="character" w:customStyle="1" w:styleId="Char0">
    <w:name w:val="Внутри таблицы Char"/>
    <w:basedOn w:val="DefaultParagraphFont"/>
    <w:link w:val="a2"/>
    <w:rsid w:val="00023415"/>
    <w:rPr>
      <w:rFonts w:ascii="Times New Roman" w:hAnsi="Times New Roman"/>
      <w:sz w:val="24"/>
      <w:szCs w:val="24"/>
    </w:rPr>
  </w:style>
  <w:style w:type="paragraph" w:customStyle="1" w:styleId="Heading0">
    <w:name w:val="Heading 0"/>
    <w:basedOn w:val="Normal"/>
    <w:link w:val="Heading0Char"/>
    <w:qFormat/>
    <w:rsid w:val="00B75356"/>
    <w:pPr>
      <w:spacing w:after="480" w:line="276" w:lineRule="auto"/>
      <w:ind w:firstLine="0"/>
    </w:pPr>
    <w:rPr>
      <w:b/>
    </w:rPr>
  </w:style>
  <w:style w:type="character" w:customStyle="1" w:styleId="Heading0Char">
    <w:name w:val="Heading 0 Char"/>
    <w:basedOn w:val="DefaultParagraphFont"/>
    <w:link w:val="Heading0"/>
    <w:rsid w:val="00B75356"/>
    <w:rPr>
      <w:rFonts w:ascii="Times New Roman" w:hAnsi="Times New Roman"/>
      <w:b/>
      <w:sz w:val="28"/>
    </w:rPr>
  </w:style>
  <w:style w:type="paragraph" w:styleId="ListParagraph">
    <w:name w:val="List Paragraph"/>
    <w:aliases w:val="нумерованный список"/>
    <w:basedOn w:val="Normal"/>
    <w:link w:val="ListParagraphChar"/>
    <w:uiPriority w:val="34"/>
    <w:qFormat/>
    <w:rsid w:val="00DF3BAD"/>
    <w:pPr>
      <w:numPr>
        <w:numId w:val="20"/>
      </w:numPr>
      <w:contextualSpacing/>
    </w:pPr>
  </w:style>
  <w:style w:type="paragraph" w:customStyle="1" w:styleId="a0">
    <w:name w:val="маркерный список"/>
    <w:basedOn w:val="ListParagraph"/>
    <w:link w:val="Char1"/>
    <w:qFormat/>
    <w:rsid w:val="00C01153"/>
    <w:pPr>
      <w:numPr>
        <w:numId w:val="12"/>
      </w:numPr>
    </w:pPr>
  </w:style>
  <w:style w:type="paragraph" w:styleId="TOC1">
    <w:name w:val="toc 1"/>
    <w:basedOn w:val="Normal"/>
    <w:next w:val="Normal"/>
    <w:autoRedefine/>
    <w:uiPriority w:val="39"/>
    <w:unhideWhenUsed/>
    <w:rsid w:val="00DF3BAD"/>
    <w:pPr>
      <w:tabs>
        <w:tab w:val="right" w:leader="dot" w:pos="9628"/>
      </w:tabs>
      <w:spacing w:after="100"/>
    </w:pPr>
  </w:style>
  <w:style w:type="character" w:customStyle="1" w:styleId="ListParagraphChar">
    <w:name w:val="List Paragraph Char"/>
    <w:aliases w:val="нумерованный список Char"/>
    <w:basedOn w:val="DefaultParagraphFont"/>
    <w:link w:val="ListParagraph"/>
    <w:uiPriority w:val="34"/>
    <w:rsid w:val="00DF3BAD"/>
    <w:rPr>
      <w:rFonts w:ascii="Times New Roman" w:hAnsi="Times New Roman"/>
      <w:sz w:val="28"/>
    </w:rPr>
  </w:style>
  <w:style w:type="character" w:customStyle="1" w:styleId="Char1">
    <w:name w:val="маркерный список Char"/>
    <w:basedOn w:val="ListParagraphChar"/>
    <w:link w:val="a0"/>
    <w:rsid w:val="00C01153"/>
    <w:rPr>
      <w:rFonts w:ascii="Times New Roman" w:hAnsi="Times New Roman"/>
      <w:sz w:val="28"/>
    </w:rPr>
  </w:style>
  <w:style w:type="paragraph" w:styleId="TOC2">
    <w:name w:val="toc 2"/>
    <w:basedOn w:val="Normal"/>
    <w:next w:val="Normal"/>
    <w:autoRedefine/>
    <w:uiPriority w:val="39"/>
    <w:unhideWhenUsed/>
    <w:rsid w:val="00DF3BAD"/>
    <w:pPr>
      <w:spacing w:after="100"/>
      <w:ind w:left="280"/>
    </w:pPr>
  </w:style>
  <w:style w:type="paragraph" w:styleId="TOC3">
    <w:name w:val="toc 3"/>
    <w:basedOn w:val="Normal"/>
    <w:next w:val="Normal"/>
    <w:autoRedefine/>
    <w:uiPriority w:val="39"/>
    <w:unhideWhenUsed/>
    <w:rsid w:val="00DF3BAD"/>
    <w:pPr>
      <w:spacing w:after="100"/>
      <w:ind w:left="560"/>
    </w:pPr>
  </w:style>
  <w:style w:type="character" w:styleId="Hyperlink">
    <w:name w:val="Hyperlink"/>
    <w:basedOn w:val="DefaultParagraphFont"/>
    <w:uiPriority w:val="99"/>
    <w:unhideWhenUsed/>
    <w:rsid w:val="00DF3BAD"/>
    <w:rPr>
      <w:color w:val="0000FF" w:themeColor="hyperlink"/>
      <w:u w:val="single"/>
    </w:rPr>
  </w:style>
  <w:style w:type="character" w:styleId="CommentReference">
    <w:name w:val="annotation reference"/>
    <w:basedOn w:val="DefaultParagraphFont"/>
    <w:uiPriority w:val="99"/>
    <w:semiHidden/>
    <w:unhideWhenUsed/>
    <w:rsid w:val="009A2950"/>
    <w:rPr>
      <w:sz w:val="16"/>
      <w:szCs w:val="16"/>
    </w:rPr>
  </w:style>
  <w:style w:type="paragraph" w:styleId="CommentText">
    <w:name w:val="annotation text"/>
    <w:basedOn w:val="Normal"/>
    <w:link w:val="CommentTextChar"/>
    <w:uiPriority w:val="99"/>
    <w:semiHidden/>
    <w:unhideWhenUsed/>
    <w:rsid w:val="009A2950"/>
    <w:pPr>
      <w:spacing w:line="240" w:lineRule="auto"/>
    </w:pPr>
    <w:rPr>
      <w:sz w:val="20"/>
      <w:szCs w:val="20"/>
    </w:rPr>
  </w:style>
  <w:style w:type="character" w:customStyle="1" w:styleId="CommentTextChar">
    <w:name w:val="Comment Text Char"/>
    <w:basedOn w:val="DefaultParagraphFont"/>
    <w:link w:val="CommentText"/>
    <w:uiPriority w:val="99"/>
    <w:semiHidden/>
    <w:rsid w:val="009A295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2950"/>
    <w:rPr>
      <w:b/>
      <w:bCs/>
    </w:rPr>
  </w:style>
  <w:style w:type="character" w:customStyle="1" w:styleId="CommentSubjectChar">
    <w:name w:val="Comment Subject Char"/>
    <w:basedOn w:val="CommentTextChar"/>
    <w:link w:val="CommentSubject"/>
    <w:uiPriority w:val="99"/>
    <w:semiHidden/>
    <w:rsid w:val="009A2950"/>
    <w:rPr>
      <w:rFonts w:ascii="Times New Roman" w:hAnsi="Times New Roman"/>
      <w:b/>
      <w:bCs/>
      <w:sz w:val="20"/>
      <w:szCs w:val="20"/>
    </w:rPr>
  </w:style>
  <w:style w:type="paragraph" w:customStyle="1" w:styleId="Default">
    <w:name w:val="Default"/>
    <w:rsid w:val="00C473FF"/>
    <w:pPr>
      <w:autoSpaceDE w:val="0"/>
      <w:autoSpaceDN w:val="0"/>
      <w:adjustRightInd w:val="0"/>
      <w:spacing w:after="0" w:line="240" w:lineRule="auto"/>
    </w:pPr>
    <w:rPr>
      <w:rFonts w:ascii="Courier New" w:hAnsi="Courier New" w:cs="Courier New"/>
      <w:color w:val="000000"/>
      <w:sz w:val="24"/>
      <w:szCs w:val="24"/>
    </w:rPr>
  </w:style>
  <w:style w:type="character" w:styleId="PlaceholderText">
    <w:name w:val="Placeholder Text"/>
    <w:basedOn w:val="DefaultParagraphFont"/>
    <w:uiPriority w:val="99"/>
    <w:semiHidden/>
    <w:rsid w:val="00890B4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045341">
      <w:bodyDiv w:val="1"/>
      <w:marLeft w:val="0"/>
      <w:marRight w:val="0"/>
      <w:marTop w:val="0"/>
      <w:marBottom w:val="0"/>
      <w:divBdr>
        <w:top w:val="none" w:sz="0" w:space="0" w:color="auto"/>
        <w:left w:val="none" w:sz="0" w:space="0" w:color="auto"/>
        <w:bottom w:val="none" w:sz="0" w:space="0" w:color="auto"/>
        <w:right w:val="none" w:sz="0" w:space="0" w:color="auto"/>
      </w:divBdr>
    </w:div>
    <w:div w:id="845167526">
      <w:bodyDiv w:val="1"/>
      <w:marLeft w:val="0"/>
      <w:marRight w:val="0"/>
      <w:marTop w:val="0"/>
      <w:marBottom w:val="0"/>
      <w:divBdr>
        <w:top w:val="none" w:sz="0" w:space="0" w:color="auto"/>
        <w:left w:val="none" w:sz="0" w:space="0" w:color="auto"/>
        <w:bottom w:val="none" w:sz="0" w:space="0" w:color="auto"/>
        <w:right w:val="none" w:sz="0" w:space="0" w:color="auto"/>
      </w:divBdr>
    </w:div>
    <w:div w:id="1113785243">
      <w:bodyDiv w:val="1"/>
      <w:marLeft w:val="0"/>
      <w:marRight w:val="0"/>
      <w:marTop w:val="0"/>
      <w:marBottom w:val="0"/>
      <w:divBdr>
        <w:top w:val="none" w:sz="0" w:space="0" w:color="auto"/>
        <w:left w:val="none" w:sz="0" w:space="0" w:color="auto"/>
        <w:bottom w:val="none" w:sz="0" w:space="0" w:color="auto"/>
        <w:right w:val="none" w:sz="0" w:space="0" w:color="auto"/>
      </w:divBdr>
    </w:div>
    <w:div w:id="1885561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comments" Target="comments.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CC"/>
    <w:family w:val="roman"/>
    <w:pitch w:val="variable"/>
    <w:sig w:usb0="E0002AFF" w:usb1="C0007841" w:usb2="00000009" w:usb3="00000000" w:csb0="000001FF" w:csb1="00000000"/>
  </w:font>
  <w:font w:name="Symbol">
    <w:altName w:val="Symbol"/>
    <w:panose1 w:val="05050102010706020507"/>
    <w:charset w:val="02"/>
    <w:family w:val="roman"/>
    <w:pitch w:val="variable"/>
    <w:sig w:usb0="00000000" w:usb1="10000000" w:usb2="00000000" w:usb3="00000000" w:csb0="80000000" w:csb1="00000000"/>
  </w:font>
  <w:font w:name="Courier New">
    <w:altName w:val="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 w:name="Cambria Math">
    <w:altName w:val="Cambria Math"/>
    <w:panose1 w:val="02040503050406030204"/>
    <w:charset w:val="CC"/>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6479"/>
    <w:rsid w:val="006D5DBE"/>
    <w:rsid w:val="009E647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E6479"/>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E647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6A4FDC-0673-4BD6-A346-E61C073C87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9613</Words>
  <Characters>54800</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fi</dc:creator>
  <cp:lastModifiedBy>Sofi</cp:lastModifiedBy>
  <cp:revision>2</cp:revision>
  <dcterms:created xsi:type="dcterms:W3CDTF">2015-05-18T18:33:00Z</dcterms:created>
  <dcterms:modified xsi:type="dcterms:W3CDTF">2015-05-18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ost.snowy@gmail.com@www.mendeley.com</vt:lpwstr>
  </property>
  <property fmtid="{D5CDD505-2E9C-101B-9397-08002B2CF9AE}" pid="4" name="Mendeley Citation Style_1">
    <vt:lpwstr>http://www.zotero.org/styles/gost-r-7-0-5-2008-numeric</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gost-r-7-0-5-2008</vt:lpwstr>
  </property>
  <property fmtid="{D5CDD505-2E9C-101B-9397-08002B2CF9AE}" pid="22" name="Mendeley Recent Style Name 8_1">
    <vt:lpwstr>Russian GOST R 7.0.5-2008 (Russian)</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